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sidR="00120B5A">
        <w:rPr>
          <w:bCs/>
        </w:rPr>
        <w:t>Karin Tammi</w:t>
      </w:r>
      <w:r w:rsidR="00120B5A" w:rsidRPr="00CD56D4">
        <w:rPr>
          <w:bCs/>
          <w:vertAlign w:val="superscript"/>
        </w:rPr>
        <w:t>5</w:t>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13B7A4A3"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Previous studies have shown that t</w:t>
      </w:r>
      <w:r w:rsidRPr="00320538">
        <w:t xml:space="preserve">he daily addition of probiotic </w:t>
      </w:r>
      <w:r w:rsidRPr="00320538">
        <w:rPr>
          <w:i/>
        </w:rPr>
        <w:t xml:space="preserve">Bacillus pumilus </w:t>
      </w:r>
      <w:r w:rsidRPr="00320538">
        <w:t>RI06-95 to water in rearing tanks increase</w:t>
      </w:r>
      <w:r w:rsidR="005B4448">
        <w:t>s</w:t>
      </w:r>
      <w:r w:rsidRPr="00320538">
        <w:t xml:space="preserve"> larval survival to challenge with </w:t>
      </w:r>
      <w:r w:rsidRPr="00320538">
        <w:rPr>
          <w:i/>
        </w:rPr>
        <w:t>Vibrio coralliilyticus</w:t>
      </w:r>
      <w:r w:rsidRPr="00320538">
        <w:t xml:space="preserve">. We propose that the presence of probiotics may change </w:t>
      </w:r>
      <w:r>
        <w:t>bacterial communities</w:t>
      </w:r>
      <w:r w:rsidRPr="00320538">
        <w:t xml:space="preserve"> </w:t>
      </w:r>
      <w:r w:rsidR="00163026">
        <w:t xml:space="preserve">in rearing tanks, leading to the </w:t>
      </w:r>
      <w:r w:rsidRPr="00320538">
        <w:t>recruit</w:t>
      </w:r>
      <w:r w:rsidR="00163026">
        <w:t>ment of</w:t>
      </w:r>
      <w:r w:rsidRPr="00320538">
        <w:t xml:space="preserve"> beneficial microbes</w:t>
      </w:r>
      <w:r>
        <w:t xml:space="preserve"> </w:t>
      </w:r>
      <w:r w:rsidR="00163026">
        <w:t>by</w:t>
      </w:r>
      <w:r>
        <w:t xml:space="preserve"> larvae</w:t>
      </w:r>
      <w:r w:rsidRPr="00320538">
        <w:t xml:space="preserve">. During three trials spanning the 2012-2015 </w:t>
      </w:r>
      <w:r w:rsidR="00B40FC7">
        <w:t>hatchery</w:t>
      </w:r>
      <w:r w:rsidR="00B40FC7" w:rsidRPr="00320538">
        <w:t xml:space="preserve"> </w:t>
      </w:r>
      <w:r w:rsidRPr="00320538">
        <w:t xml:space="preserve">seasons, larvae, tank biofilm, and rearing water samples were collected from control and probiotic-treated tanks in an oyster hatchery </w:t>
      </w:r>
      <w:r>
        <w:t>over a 12-day period following spawning</w:t>
      </w:r>
      <w:r w:rsidRPr="00320538">
        <w:t xml:space="preserve">. </w:t>
      </w:r>
      <w:r w:rsidR="00B40FC7">
        <w:t>S</w:t>
      </w:r>
      <w:r w:rsidRPr="00320538">
        <w:t xml:space="preserve">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w:t>
      </w:r>
      <w:r w:rsidR="00B40FC7">
        <w:t xml:space="preserve"> the</w:t>
      </w:r>
      <w:r w:rsidRPr="00320538">
        <w:t xml:space="preserve"> </w:t>
      </w:r>
      <w:r w:rsidR="00B40FC7">
        <w:t xml:space="preserve">structure and diversity of </w:t>
      </w:r>
      <w:r w:rsidRPr="00320538">
        <w:t>bacterial communities (Bray-Curtis k=2, 95% confidence). However, probiotic</w:t>
      </w:r>
      <w:r>
        <w:t xml:space="preserve"> treatment led to</w:t>
      </w:r>
      <w:r w:rsidRPr="00320538">
        <w:t xml:space="preserve"> increased </w:t>
      </w:r>
      <w:r>
        <w:t>abundance</w:t>
      </w:r>
      <w:r w:rsidRPr="00320538">
        <w:t xml:space="preserve"> of </w:t>
      </w:r>
      <w:r>
        <w:t>few</w:t>
      </w:r>
      <w:r w:rsidRPr="00320538">
        <w:t xml:space="preserve"> bacteria</w:t>
      </w:r>
      <w:r>
        <w:t>l taxa</w:t>
      </w:r>
      <w:r w:rsidRPr="00320538">
        <w:t xml:space="preserve"> </w:t>
      </w:r>
      <w:r>
        <w:t>in</w:t>
      </w:r>
      <w:r w:rsidRPr="00320538">
        <w:t xml:space="preserve"> the water </w:t>
      </w:r>
      <w:r>
        <w:t>and</w:t>
      </w:r>
      <w:r w:rsidRPr="00320538">
        <w:t xml:space="preserve"> oyster larvae, and a significantly higher proportion of </w:t>
      </w:r>
      <w:r w:rsidRPr="00320538">
        <w:rPr>
          <w:i/>
        </w:rPr>
        <w:t xml:space="preserve">Oceanospirillales </w:t>
      </w:r>
      <w:r w:rsidRPr="00320538">
        <w:t xml:space="preserve">spp. and </w:t>
      </w:r>
      <w:r w:rsidRPr="00320538">
        <w:rPr>
          <w:i/>
        </w:rPr>
        <w:t>Bacillus</w:t>
      </w:r>
      <w:r w:rsidRPr="00320538">
        <w:t xml:space="preserve"> </w:t>
      </w:r>
      <w:proofErr w:type="gramStart"/>
      <w:r w:rsidRPr="00320538">
        <w:t>spp.</w:t>
      </w:r>
      <w:proofErr w:type="gramEnd"/>
      <w:r w:rsidRPr="00320538">
        <w:t xml:space="preserve"> Co-occurrence network analysis suggests that probiotic </w:t>
      </w:r>
      <w:r>
        <w:t xml:space="preserve">treatments have a cascading </w:t>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3802A164" w:rsidR="002E5918" w:rsidRDefault="002E5918" w:rsidP="00147395">
      <w:pPr>
        <w:rPr>
          <w:szCs w:val="24"/>
        </w:rPr>
      </w:pPr>
    </w:p>
    <w:p w14:paraId="57F65677" w14:textId="77777777" w:rsidR="00B7331C" w:rsidRDefault="00B7331C" w:rsidP="00147395">
      <w:pPr>
        <w:rPr>
          <w:szCs w:val="24"/>
        </w:rPr>
      </w:pPr>
    </w:p>
    <w:p w14:paraId="17274318" w14:textId="77777777" w:rsidR="00B07448" w:rsidRDefault="00EA3D3C" w:rsidP="00B07448">
      <w:pPr>
        <w:pStyle w:val="Heading1"/>
      </w:pPr>
      <w:r w:rsidRPr="00376CC5">
        <w:lastRenderedPageBreak/>
        <w:t>Introduction</w:t>
      </w:r>
    </w:p>
    <w:p w14:paraId="0C6C895D" w14:textId="4C792F5C"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r>
        <w:t xml:space="preserve">. World aquaculture production is valued at $1.57 trillion USD, and disease is a primary limiting factor on its growth and economic worth </w:t>
      </w:r>
      <w:r>
        <w:fldChar w:fldCharType="begin" w:fldLock="1"/>
      </w:r>
      <w:r w:rsidR="00BA2257">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2F0436">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 "schema" : "https://github.com/citation-style-language/schema/raw/master/csl-citation.json" }</w:instrText>
      </w:r>
      <w:r>
        <w:fldChar w:fldCharType="separate"/>
      </w:r>
      <w:r w:rsidR="002F0436" w:rsidRPr="002F0436">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 xml:space="preserve">which makes them difficult to avoid, </w:t>
      </w:r>
      <w:r>
        <w:t xml:space="preserve">and so form a production bottleneck in hatcheries.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2EBF0616"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BA2257">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counts</w:t>
      </w:r>
      <w:r w:rsidR="00FE58AB">
        <w:t xml:space="preserve"> in tank water and surfaces</w:t>
      </w:r>
      <w:r>
        <w:t xml:space="preserve">, compared to the control tanks </w:t>
      </w:r>
      <w:r>
        <w:fldChar w:fldCharType="begin" w:fldLock="1"/>
      </w:r>
      <w:r w:rsidR="00BA2257">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7F1EA808"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BA2257">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BA2257">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r>
        <w:t>Therefore, it is important to study 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77777777"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BA2257">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the water and 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BA2257">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r w:rsidR="008536BA">
        <w:t xml:space="preserve">larval cultures of the Pacific oyster, </w:t>
      </w:r>
      <w:r w:rsidRPr="001C096D">
        <w:rPr>
          <w:i/>
        </w:rPr>
        <w:t xml:space="preserve">Crassostrea </w:t>
      </w:r>
      <w:proofErr w:type="spellStart"/>
      <w:r w:rsidRPr="001C096D">
        <w:rPr>
          <w:i/>
        </w:rPr>
        <w:t>gigas</w:t>
      </w:r>
      <w:proofErr w:type="spellEnd"/>
      <w:r w:rsidRPr="001C096D">
        <w:t xml:space="preserve"> found that</w:t>
      </w:r>
      <w:r>
        <w:t>, even though</w:t>
      </w:r>
      <w:r w:rsidRPr="001C096D">
        <w:t xml:space="preserve"> the microbiome </w:t>
      </w:r>
      <w:r>
        <w:t xml:space="preserve">in the rearing water changes </w:t>
      </w:r>
      <w:r w:rsidRPr="001C096D">
        <w:t>througho</w:t>
      </w:r>
      <w:r>
        <w:t xml:space="preserve">ut the year, there is little effect of rearing conditions themselves </w:t>
      </w:r>
      <w:r>
        <w:fldChar w:fldCharType="begin" w:fldLock="1"/>
      </w:r>
      <w:r w:rsidR="00BA2257">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Microbiome studies of juvenile</w:t>
      </w:r>
      <w:r w:rsidR="00AA20CB" w:rsidRPr="00AA20CB">
        <w:t xml:space="preserve"> Kumamoto </w:t>
      </w:r>
      <w:r>
        <w:t xml:space="preserve">oysters treated with </w:t>
      </w:r>
      <w:r>
        <w:rPr>
          <w:i/>
        </w:rPr>
        <w:t>Streptomyces</w:t>
      </w:r>
      <w:r>
        <w:t xml:space="preserve"> showed an increase in species diversity and changes in the relative abundances of taxa, compared to control </w:t>
      </w:r>
      <w:r w:rsidR="008536BA">
        <w:t xml:space="preserve">oysters </w:t>
      </w:r>
      <w:r>
        <w:fldChar w:fldCharType="begin" w:fldLock="1"/>
      </w:r>
      <w:r w:rsidR="00BA2257">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Bacteria in oysters serves as an i</w:t>
      </w:r>
      <w:r w:rsidRPr="00CD56D4">
        <w:t xml:space="preserve">ndicator of health and function of </w:t>
      </w:r>
      <w:r>
        <w:t xml:space="preserve">the oyster </w:t>
      </w:r>
      <w:r w:rsidRPr="00CD56D4">
        <w:t xml:space="preserve">community </w:t>
      </w:r>
      <w:r w:rsidRPr="00CD56D4">
        <w:fldChar w:fldCharType="begin" w:fldLock="1"/>
      </w:r>
      <w:r w:rsidR="00BA2257">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Pr="00CD56D4">
        <w:fldChar w:fldCharType="separate"/>
      </w:r>
      <w:r w:rsidRPr="007D5DCA">
        <w:rPr>
          <w:noProof/>
        </w:rPr>
        <w:t>(Le Roux et al., 2016)</w:t>
      </w:r>
      <w:r w:rsidRPr="00CD56D4">
        <w:fldChar w:fldCharType="end"/>
      </w:r>
      <w:r>
        <w:t xml:space="preserve"> and </w:t>
      </w:r>
      <w:r w:rsidRPr="00D622B7">
        <w:t xml:space="preserve">may </w:t>
      </w:r>
      <w:r w:rsidR="008536BA">
        <w:t>influence the effect of probiotics on the host</w:t>
      </w:r>
      <w:r w:rsidRPr="00D622B7">
        <w:t>.</w:t>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2348178E"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rearing water, and tank biofilms </w:t>
      </w:r>
      <w:r>
        <w:t>over</w:t>
      </w:r>
      <w:r w:rsidR="00740FE8">
        <w:t xml:space="preserve"> </w:t>
      </w:r>
      <w:r>
        <w:t xml:space="preserve">time 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each of the rearing water, tank swab,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2A12166"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Narrow River in Rhode Island </w:t>
      </w:r>
      <w:r w:rsidRPr="00CD56D4">
        <w:fldChar w:fldCharType="begin" w:fldLock="1"/>
      </w:r>
      <w:r w:rsidR="00BA2257">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747BE03" w14:textId="476A4D40" w:rsidR="002E5918" w:rsidRPr="00CD56D4" w:rsidRDefault="00F20A61" w:rsidP="002E5918">
      <w:r>
        <w:t xml:space="preserve">Samples for microbiome analysis were collected during the hatchery trials reported in </w:t>
      </w:r>
      <w:r w:rsidRPr="00764CCF">
        <w:rPr>
          <w:highlight w:val="yellow"/>
        </w:rPr>
        <w:t>Sohn et al.</w:t>
      </w:r>
      <w:r w:rsidR="003C248E" w:rsidRPr="00764CCF">
        <w:rPr>
          <w:highlight w:val="yellow"/>
        </w:rPr>
        <w:t xml:space="preserve"> (</w:t>
      </w:r>
      <w:r w:rsidR="003C248E" w:rsidRPr="00764CCF">
        <w:rPr>
          <w:i/>
          <w:highlight w:val="yellow"/>
        </w:rPr>
        <w:t>in prep</w:t>
      </w:r>
      <w:r w:rsidR="003C248E" w:rsidRPr="00764CCF">
        <w:rPr>
          <w:highlight w:val="yellow"/>
        </w:rPr>
        <w:t>)</w:t>
      </w:r>
      <w:r>
        <w:t xml:space="preserve">. </w:t>
      </w:r>
      <w:r w:rsidR="002E5918" w:rsidRPr="00CD56D4">
        <w:t>Eastern oysters (</w:t>
      </w:r>
      <w:r w:rsidR="002E5918" w:rsidRPr="00CD56D4">
        <w:rPr>
          <w:i/>
        </w:rPr>
        <w:t>Crassostrea virginica</w:t>
      </w:r>
      <w:r w:rsidR="002E5918" w:rsidRPr="00CD56D4">
        <w:t xml:space="preserve">) were spawned at the Blount Shellfish Hatchery at Roger William University (Bristol, RI, USA) following standard procedures </w:t>
      </w:r>
      <w:r w:rsidR="002E5918" w:rsidRPr="00CD56D4">
        <w:fldChar w:fldCharType="begin" w:fldLock="1"/>
      </w:r>
      <w:r w:rsidR="002E5918">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002E5918" w:rsidRPr="00CD56D4">
        <w:fldChar w:fldCharType="separate"/>
      </w:r>
      <w:r w:rsidR="002E5918" w:rsidRPr="007D5DCA">
        <w:rPr>
          <w:noProof/>
        </w:rPr>
        <w:t>(Helm et al., 2004)</w:t>
      </w:r>
      <w:r w:rsidR="002E5918" w:rsidRPr="00CD56D4">
        <w:fldChar w:fldCharType="end"/>
      </w:r>
      <w:r w:rsidR="002E5918" w:rsidRPr="00CD56D4">
        <w:t xml:space="preserve">. </w:t>
      </w:r>
      <w:r w:rsidR="002E5918">
        <w:t>Spawning is referred to</w:t>
      </w:r>
      <w:r w:rsidR="002E5918" w:rsidRPr="00CD56D4">
        <w:t xml:space="preserve"> as Day 0</w:t>
      </w:r>
      <w:r w:rsidR="002E5918">
        <w:t xml:space="preserve"> throughout the manuscript</w:t>
      </w:r>
      <w:r w:rsidR="002E5918" w:rsidRPr="00CD56D4">
        <w:t>. Larvae (1</w:t>
      </w:r>
      <w:r w:rsidR="002E5918">
        <w:t>-</w:t>
      </w:r>
      <w:r w:rsidR="002E5918" w:rsidRPr="00CD56D4">
        <w:t xml:space="preserve">day old) were distributed and maintained in </w:t>
      </w:r>
      <w:r w:rsidR="008A3E93">
        <w:t xml:space="preserve">static conditions in </w:t>
      </w:r>
      <w:r w:rsidR="002E5918" w:rsidRPr="00CD56D4">
        <w:t xml:space="preserve">triplicate 120 L conical tanks </w:t>
      </w:r>
      <w:r w:rsidR="002E5918">
        <w:t>for each</w:t>
      </w:r>
      <w:r w:rsidR="002E5918" w:rsidRPr="00CD56D4">
        <w:t xml:space="preserve"> treatment</w:t>
      </w:r>
      <w:r w:rsidR="00FB2ABE">
        <w:t xml:space="preserve"> at room temperature</w:t>
      </w:r>
      <w:r w:rsidR="00120B5A">
        <w:t xml:space="preserve"> </w:t>
      </w:r>
      <w:r w:rsidR="00FB2ABE">
        <w:t>(</w:t>
      </w:r>
      <w:r w:rsidR="00FB2ABE">
        <w:rPr>
          <w:rFonts w:ascii="TimesNewRomanPSMT" w:hAnsi="TimesNewRomanPSMT" w:cs="TimesNewRomanPSMT"/>
          <w:szCs w:val="24"/>
        </w:rPr>
        <w:t xml:space="preserve">approximately 23 °C) </w:t>
      </w:r>
      <w:r w:rsidR="00120B5A" w:rsidRPr="00FB2ABE">
        <w:t xml:space="preserve">and </w:t>
      </w:r>
      <w:r w:rsidR="00A50060">
        <w:t xml:space="preserve">a </w:t>
      </w:r>
      <w:r w:rsidR="00120B5A" w:rsidRPr="00FB2ABE">
        <w:t>salinity</w:t>
      </w:r>
      <w:r w:rsidR="00120B5A" w:rsidRPr="00B24951">
        <w:t xml:space="preserve"> of </w:t>
      </w:r>
      <w:r w:rsidR="00FB2ABE" w:rsidRPr="00FB2ABE">
        <w:t>20ppt</w:t>
      </w:r>
      <w:r w:rsidR="002E5918" w:rsidRPr="00CD56D4">
        <w:t>. Tanks were randomly assigned to treatments including no probiotics (control) and probiotic</w:t>
      </w:r>
      <w:r w:rsidR="002E5918">
        <w:t xml:space="preserve"> treatment with </w:t>
      </w:r>
      <w:r w:rsidR="002E5918">
        <w:rPr>
          <w:i/>
        </w:rPr>
        <w:t>B. pumilus</w:t>
      </w:r>
      <w:r w:rsidR="002E5918" w:rsidRPr="00CD56D4">
        <w:t xml:space="preserve"> RI06-95. </w:t>
      </w:r>
      <w:r w:rsidR="002E5918">
        <w:rPr>
          <w:i/>
        </w:rPr>
        <w:t>B. pumilus</w:t>
      </w:r>
      <w:r w:rsidR="002E5918" w:rsidRPr="00CD56D4">
        <w:t xml:space="preserve"> RI06-95 were administered </w:t>
      </w:r>
      <w:r w:rsidR="002E5918">
        <w:t>daily at</w:t>
      </w:r>
      <w:r w:rsidR="002E5918" w:rsidRPr="00CD56D4">
        <w:t xml:space="preserve"> 10</w:t>
      </w:r>
      <w:r w:rsidR="002E5918" w:rsidRPr="00CD56D4">
        <w:rPr>
          <w:vertAlign w:val="superscript"/>
        </w:rPr>
        <w:t>4</w:t>
      </w:r>
      <w:r w:rsidR="002E5918" w:rsidRPr="00CD56D4">
        <w:t xml:space="preserve"> CFU/mL to non-control tanks </w:t>
      </w:r>
      <w:r w:rsidR="002E5918">
        <w:t>a</w:t>
      </w:r>
      <w:r w:rsidR="002E5918" w:rsidRPr="00CD56D4">
        <w:t xml:space="preserve">fter being mixed with an algal feed. The microalgae strains used throughout the trial were </w:t>
      </w:r>
      <w:proofErr w:type="spellStart"/>
      <w:r w:rsidR="002E5918" w:rsidRPr="00CD56D4">
        <w:rPr>
          <w:i/>
        </w:rPr>
        <w:t>Chaetoceros</w:t>
      </w:r>
      <w:proofErr w:type="spellEnd"/>
      <w:r w:rsidR="002E5918" w:rsidRPr="00CD56D4">
        <w:rPr>
          <w:i/>
        </w:rPr>
        <w:t xml:space="preserve"> </w:t>
      </w:r>
      <w:proofErr w:type="spellStart"/>
      <w:r w:rsidR="002E5918" w:rsidRPr="00CD56D4">
        <w:rPr>
          <w:i/>
        </w:rPr>
        <w:t>muelleri</w:t>
      </w:r>
      <w:proofErr w:type="spellEnd"/>
      <w:r w:rsidR="002E5918" w:rsidRPr="00CD56D4">
        <w:t xml:space="preserve"> (CCMP1316), </w:t>
      </w:r>
      <w:proofErr w:type="spellStart"/>
      <w:r w:rsidR="002E5918" w:rsidRPr="00CD56D4">
        <w:rPr>
          <w:i/>
        </w:rPr>
        <w:t>Isochrysis</w:t>
      </w:r>
      <w:proofErr w:type="spellEnd"/>
      <w:r w:rsidR="002E5918" w:rsidRPr="00CD56D4">
        <w:rPr>
          <w:i/>
        </w:rPr>
        <w:t xml:space="preserve"> </w:t>
      </w:r>
      <w:proofErr w:type="spellStart"/>
      <w:r w:rsidR="002E5918" w:rsidRPr="00CD56D4">
        <w:rPr>
          <w:i/>
        </w:rPr>
        <w:t>galbana</w:t>
      </w:r>
      <w:proofErr w:type="spellEnd"/>
      <w:r w:rsidR="002E5918" w:rsidRPr="00CD56D4">
        <w:t xml:space="preserve"> (CCMP1323), </w:t>
      </w:r>
      <w:proofErr w:type="spellStart"/>
      <w:r w:rsidR="002E5918" w:rsidRPr="00CD56D4">
        <w:rPr>
          <w:i/>
        </w:rPr>
        <w:t>Tisochrysis</w:t>
      </w:r>
      <w:proofErr w:type="spellEnd"/>
      <w:r w:rsidR="002E5918" w:rsidRPr="00CD56D4">
        <w:rPr>
          <w:i/>
        </w:rPr>
        <w:t xml:space="preserve"> lutea/</w:t>
      </w:r>
      <w:proofErr w:type="spellStart"/>
      <w:r w:rsidR="002E5918" w:rsidRPr="00CD56D4">
        <w:rPr>
          <w:i/>
        </w:rPr>
        <w:t>Isochrysis</w:t>
      </w:r>
      <w:proofErr w:type="spellEnd"/>
      <w:r w:rsidR="002E5918" w:rsidRPr="00CD56D4">
        <w:rPr>
          <w:i/>
        </w:rPr>
        <w:t xml:space="preserve"> </w:t>
      </w:r>
      <w:proofErr w:type="spellStart"/>
      <w:r w:rsidR="002E5918" w:rsidRPr="00CD56D4">
        <w:t>sp</w:t>
      </w:r>
      <w:proofErr w:type="spellEnd"/>
      <w:r w:rsidR="002E5918" w:rsidRPr="00CD56D4">
        <w:t xml:space="preserve"> T-ISO (CCMP1324), </w:t>
      </w:r>
      <w:commentRangeStart w:id="0"/>
      <w:commentRangeStart w:id="1"/>
      <w:r w:rsidR="002E5918" w:rsidRPr="00CD56D4">
        <w:rPr>
          <w:i/>
        </w:rPr>
        <w:t xml:space="preserve">Pavlova </w:t>
      </w:r>
      <w:proofErr w:type="spellStart"/>
      <w:r w:rsidR="002E5918" w:rsidRPr="00CD56D4">
        <w:rPr>
          <w:i/>
        </w:rPr>
        <w:t>pinguis</w:t>
      </w:r>
      <w:proofErr w:type="spellEnd"/>
      <w:r w:rsidR="002E5918" w:rsidRPr="00CD56D4">
        <w:t xml:space="preserve"> (CCMP609), </w:t>
      </w:r>
      <w:r w:rsidR="002E5918" w:rsidRPr="00CD56D4">
        <w:rPr>
          <w:i/>
        </w:rPr>
        <w:t xml:space="preserve">Pavlova </w:t>
      </w:r>
      <w:proofErr w:type="spellStart"/>
      <w:r w:rsidR="002E5918" w:rsidRPr="00CD56D4">
        <w:rPr>
          <w:i/>
        </w:rPr>
        <w:t>lutheri</w:t>
      </w:r>
      <w:proofErr w:type="spellEnd"/>
      <w:r w:rsidR="002E5918" w:rsidRPr="00CD56D4">
        <w:t xml:space="preserve"> (CCMP1325), </w:t>
      </w:r>
      <w:commentRangeEnd w:id="0"/>
      <w:r w:rsidR="00120B5A">
        <w:rPr>
          <w:rStyle w:val="CommentReference"/>
        </w:rPr>
        <w:commentReference w:id="0"/>
      </w:r>
      <w:commentRangeEnd w:id="1"/>
      <w:r w:rsidR="00811AF6">
        <w:rPr>
          <w:rStyle w:val="CommentReference"/>
        </w:rPr>
        <w:commentReference w:id="1"/>
      </w:r>
      <w:proofErr w:type="spellStart"/>
      <w:r w:rsidR="002E5918" w:rsidRPr="00CD56D4">
        <w:rPr>
          <w:i/>
        </w:rPr>
        <w:t>Tetraselmis</w:t>
      </w:r>
      <w:proofErr w:type="spellEnd"/>
      <w:r w:rsidR="002E5918" w:rsidRPr="00CD56D4">
        <w:t xml:space="preserve"> sp. (CCMP892), and </w:t>
      </w:r>
      <w:proofErr w:type="spellStart"/>
      <w:r w:rsidR="002E5918" w:rsidRPr="00CD56D4">
        <w:rPr>
          <w:i/>
        </w:rPr>
        <w:t>Thalassiosira</w:t>
      </w:r>
      <w:proofErr w:type="spellEnd"/>
      <w:r w:rsidR="002E5918" w:rsidRPr="00CD56D4">
        <w:rPr>
          <w:i/>
        </w:rPr>
        <w:t xml:space="preserve"> </w:t>
      </w:r>
      <w:proofErr w:type="spellStart"/>
      <w:r w:rsidR="002E5918" w:rsidRPr="00CD56D4">
        <w:rPr>
          <w:i/>
        </w:rPr>
        <w:t>weisflogii</w:t>
      </w:r>
      <w:proofErr w:type="spellEnd"/>
      <w:r w:rsidR="002E5918" w:rsidRPr="00CD56D4">
        <w:t xml:space="preserve"> (CCMP1336). </w:t>
      </w:r>
      <w:r w:rsidR="002E5918">
        <w:t>Experimental t</w:t>
      </w:r>
      <w:r w:rsidR="002E5918" w:rsidRPr="00CD56D4">
        <w:t>anks were drained every other day</w:t>
      </w:r>
      <w:r w:rsidR="008A3E93">
        <w:t xml:space="preserve"> to maintain water quality and perform larval counts and grading</w:t>
      </w:r>
      <w:r w:rsidR="002E5918">
        <w:t xml:space="preserve">, </w:t>
      </w:r>
      <w:r w:rsidR="008A3E93">
        <w:t xml:space="preserve">washed thoroughly with a bleach solution, rinsed, </w:t>
      </w:r>
      <w:r w:rsidR="002E5918">
        <w:t>and replenished with clean UV-filtered and sterilized water.</w:t>
      </w:r>
    </w:p>
    <w:p w14:paraId="365148E4" w14:textId="71606248"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w:t>
      </w:r>
      <w:proofErr w:type="spellStart"/>
      <w:r w:rsidRPr="00CD56D4">
        <w:t>μm</w:t>
      </w:r>
      <w:proofErr w:type="spellEnd"/>
      <w:r w:rsidRPr="00CD56D4">
        <w:t xml:space="preserve"> Sterivex filter (Millipore, </w:t>
      </w:r>
      <w:proofErr w:type="spellStart"/>
      <w:r w:rsidRPr="00CD56D4">
        <w:t>Millford</w:t>
      </w:r>
      <w:proofErr w:type="spellEnd"/>
      <w:r w:rsidRPr="00CD56D4">
        <w:t xml:space="preserve">, MA, USA). The Sterivex filters were immediately frozen </w:t>
      </w:r>
      <w:r>
        <w:t xml:space="preserve">and stored </w:t>
      </w:r>
      <w:r w:rsidRPr="00CD56D4">
        <w:t>at -</w:t>
      </w:r>
      <w:r>
        <w:t>8</w:t>
      </w:r>
      <w:r w:rsidRPr="00CD56D4">
        <w:t xml:space="preserve">0 °C until DNA extraction. Biofilm swab samples were collected from inside of each tank surface by swabbing with sterile </w:t>
      </w:r>
      <w:r w:rsidR="00120B5A">
        <w:t xml:space="preserve">cotton </w:t>
      </w:r>
      <w:r w:rsidRPr="00CD56D4">
        <w:t xml:space="preserve">swabs </w:t>
      </w:r>
      <w:r w:rsidR="00120B5A">
        <w:t xml:space="preserve">a line of </w:t>
      </w:r>
      <w:r w:rsidRPr="00CD56D4">
        <w:t>approximately 144 cm in length</w:t>
      </w:r>
      <w:r w:rsidR="00120B5A">
        <w:t xml:space="preserve">. The cotton tips of the swabs were </w:t>
      </w:r>
      <w:r w:rsidRPr="00CD56D4">
        <w:t xml:space="preserve">stored in </w:t>
      </w:r>
      <w:proofErr w:type="spellStart"/>
      <w:r w:rsidRPr="00CD56D4">
        <w:t>RNAlater</w:t>
      </w:r>
      <w:proofErr w:type="spellEnd"/>
      <w:r w:rsidRPr="00CD56D4">
        <w:t xml:space="preserve">. Oyster larvae were </w:t>
      </w:r>
      <w:r w:rsidR="00120B5A">
        <w:t>collected on</w:t>
      </w:r>
      <w:r w:rsidRPr="00CD56D4">
        <w:t xml:space="preserve"> a 55 </w:t>
      </w:r>
      <w:proofErr w:type="spellStart"/>
      <w:r w:rsidRPr="00CD56D4">
        <w:t>μm</w:t>
      </w:r>
      <w:proofErr w:type="spellEnd"/>
      <w:r w:rsidRPr="00CD56D4">
        <w:t xml:space="preserve"> sieve </w:t>
      </w:r>
      <w:r w:rsidR="00120B5A">
        <w:t>after</w:t>
      </w:r>
      <w:r w:rsidR="00120B5A" w:rsidRPr="00CD56D4">
        <w:t xml:space="preserve"> </w:t>
      </w:r>
      <w:r w:rsidRPr="00CD56D4">
        <w:t xml:space="preserve">drain-down </w:t>
      </w:r>
      <w:r w:rsidR="00120B5A">
        <w:t xml:space="preserve">of tank </w:t>
      </w:r>
      <w:r w:rsidRPr="00CD56D4">
        <w:t>water,</w:t>
      </w:r>
      <w:r w:rsidR="00120B5A">
        <w:t xml:space="preserve"> resuspended in 5 liters of seawater</w:t>
      </w:r>
      <w:r w:rsidR="002767E5">
        <w:t>,</w:t>
      </w:r>
      <w:r w:rsidRPr="00CD56D4">
        <w:t xml:space="preserve"> and 10 ml of oyster larvae from each tank (about 150 – 1500 larvae) were placed into a sterile tube. In the laboratory, oyster larvae were </w:t>
      </w:r>
      <w:r>
        <w:t>collected on</w:t>
      </w:r>
      <w:r w:rsidRPr="00CD56D4">
        <w:t xml:space="preserve"> a 40 </w:t>
      </w:r>
      <w:proofErr w:type="spellStart"/>
      <w:r w:rsidRPr="00CD56D4">
        <w:t>μm</w:t>
      </w:r>
      <w:proofErr w:type="spellEnd"/>
      <w:r w:rsidRPr="00CD56D4">
        <w:t xml:space="preserve"> nylon membrane and rinsed with filtered sterile seawater (FSSW) to reduce residual environmental bacteria. Swab and larvae samples were immediately flash frozen in liquid nitrogen and stored at -80 °C until DNA extraction. All sample types were collected </w:t>
      </w:r>
      <w:r>
        <w:t>during</w:t>
      </w:r>
      <w:r w:rsidRPr="00CD56D4">
        <w:t xml:space="preserve"> Trials 1 and 2, but only water samples were collected </w:t>
      </w:r>
      <w:r>
        <w:t>during</w:t>
      </w:r>
      <w:r w:rsidRPr="00CD56D4">
        <w:t xml:space="preserve"> Trial 3</w:t>
      </w:r>
      <w:r w:rsidR="009879DB">
        <w:t xml:space="preserve"> for independent confirmation</w:t>
      </w:r>
      <w:r w:rsidRPr="00CD56D4">
        <w:t>.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lastRenderedPageBreak/>
        <w:t>DNA Extraction, Amplification, and Sequencing</w:t>
      </w:r>
    </w:p>
    <w:p w14:paraId="3B125C5A" w14:textId="6EAF0DE4"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proofErr w:type="spellStart"/>
      <w:r w:rsidR="001E766B">
        <w:t>RNAlater</w:t>
      </w:r>
      <w:proofErr w:type="spellEnd"/>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77777777" w:rsidR="006A232A" w:rsidRPr="002140D2" w:rsidRDefault="006A232A" w:rsidP="006A232A">
      <w:pPr>
        <w:rPr>
          <w:rFonts w:eastAsia="Times New Roman"/>
        </w:rPr>
      </w:pPr>
      <w:r w:rsidRPr="00CD56D4">
        <w:rPr>
          <w:rFonts w:eastAsia="Times New Roman"/>
        </w:rPr>
        <w:t xml:space="preserve">16S rRNA gene amplicon analysis was performed using </w:t>
      </w:r>
      <w:r w:rsidRPr="00E922B9">
        <w:rPr>
          <w:rFonts w:eastAsia="Times New Roman"/>
        </w:rPr>
        <w:t>515F/806R primers to amplify the V4 region (Trials 1 and 2) or 967F/1064R primers to amplify the V6 region (Trial 3). The</w:t>
      </w:r>
      <w:r>
        <w:rPr>
          <w:rFonts w:eastAsia="Times New Roman"/>
        </w:rPr>
        <w:t xml:space="preserv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w:t>
      </w:r>
      <w:proofErr w:type="spellStart"/>
      <w:r w:rsidRPr="00CD56D4">
        <w:rPr>
          <w:rFonts w:eastAsia="Times New Roman"/>
        </w:rPr>
        <w:t>bp</w:t>
      </w:r>
      <w:proofErr w:type="spellEnd"/>
      <w:r w:rsidRPr="00CD56D4">
        <w:rPr>
          <w:rFonts w:eastAsia="Times New Roman"/>
        </w:rPr>
        <w:t xml:space="preserve">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w:t>
      </w:r>
      <w:proofErr w:type="spellStart"/>
      <w:r w:rsidRPr="00CD56D4">
        <w:rPr>
          <w:rFonts w:eastAsia="Times New Roman"/>
        </w:rPr>
        <w:t>bp</w:t>
      </w:r>
      <w:proofErr w:type="spellEnd"/>
      <w:r w:rsidRPr="00CD56D4">
        <w:rPr>
          <w:rFonts w:eastAsia="Times New Roman"/>
        </w:rPr>
        <w:t xml:space="preserve">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38195649"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xml:space="preserve">. All sequences less &lt;200 </w:t>
      </w:r>
      <w:proofErr w:type="spellStart"/>
      <w:r>
        <w:t>bp</w:t>
      </w:r>
      <w:proofErr w:type="spellEnd"/>
      <w:r>
        <w:t xml:space="preserve">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BA2257">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BA2257">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BA2257">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C696673" w:rsidR="00B116F8" w:rsidRDefault="00B116F8" w:rsidP="00B116F8">
      <w:r>
        <w:t xml:space="preserve">All descriptive and statistical analyses were performed in the R statistical computing environment with the </w:t>
      </w:r>
      <w:r>
        <w:rPr>
          <w:i/>
        </w:rPr>
        <w:t>vegan</w:t>
      </w:r>
      <w:r>
        <w:t xml:space="preserve"> and </w:t>
      </w:r>
      <w:r>
        <w:rPr>
          <w:i/>
        </w:rPr>
        <w:t>phyloseq</w:t>
      </w:r>
      <w:r>
        <w:t xml:space="preserve"> packages. Overall diversity values were calculated for each sample at the order level using the </w:t>
      </w:r>
      <w:r>
        <w:rPr>
          <w:i/>
        </w:rPr>
        <w:t>vegan</w:t>
      </w:r>
      <w:r>
        <w:t xml:space="preserve"> package Version 2.4-1 </w:t>
      </w:r>
      <w:r>
        <w:fldChar w:fldCharType="begin" w:fldLock="1"/>
      </w:r>
      <w:r w:rsidR="00BA2257">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rsidR="00BA2257">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xml:space="preserve">. The Bray-Curtis dissimilarity metric was used with k=2 for 50 iterations and 95% </w:t>
      </w:r>
      <w:r>
        <w:lastRenderedPageBreak/>
        <w:t>confidence intervals were plotted. Additionally, relative abundances of specific taxa were extracted and plotted according to treatment and time</w:t>
      </w:r>
      <w:r w:rsidR="003D3F5D">
        <w:t>, and analyzed using t-test</w:t>
      </w:r>
      <w:r w:rsidR="0061055B">
        <w:t>s</w:t>
      </w:r>
      <w:r w:rsidR="003D3F5D">
        <w:t xml:space="preserve"> in R</w:t>
      </w:r>
      <w:r w:rsidR="00C300D4">
        <w:t>.</w:t>
      </w:r>
    </w:p>
    <w:p w14:paraId="68C871DE" w14:textId="068B9DDA"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BA2257">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BA2257">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3BED3485" w:rsidR="0026252E" w:rsidRPr="00F24D9E" w:rsidRDefault="0026252E" w:rsidP="0026252E">
      <w:r w:rsidRPr="005D00C0">
        <w:t>A total of</w:t>
      </w:r>
      <w:r w:rsidR="00AB7403" w:rsidRPr="005D00C0">
        <w:t xml:space="preserve"> </w:t>
      </w:r>
      <w:r w:rsidR="0064111E" w:rsidRPr="0064111E">
        <w:t>18</w:t>
      </w:r>
      <w:r w:rsidR="0064111E">
        <w:t>,</w:t>
      </w:r>
      <w:r w:rsidR="0064111E" w:rsidRPr="0064111E">
        <w:t>103</w:t>
      </w:r>
      <w:r w:rsidR="0064111E">
        <w:t>,</w:t>
      </w:r>
      <w:r w:rsidR="0064111E" w:rsidRPr="0064111E">
        <w:t>647</w:t>
      </w:r>
      <w:r w:rsidRPr="005D00C0">
        <w:t xml:space="preserve"> - quality controlled - 16S rDNA gene amplicon sequences were analyzed from 42 rearing water, </w:t>
      </w:r>
      <w:r w:rsidR="005D00C0" w:rsidRPr="005D00C0">
        <w:t>24</w:t>
      </w:r>
      <w:r w:rsidRPr="005D00C0">
        <w:t xml:space="preserve"> tank biofilm </w:t>
      </w:r>
      <w:proofErr w:type="gramStart"/>
      <w:r w:rsidR="003C0CD2" w:rsidRPr="005D00C0">
        <w:t>swab</w:t>
      </w:r>
      <w:proofErr w:type="gramEnd"/>
      <w:r w:rsidRPr="005D00C0">
        <w:t xml:space="preserve">, and 21 pooled larvae samples from three hatchery trials. </w:t>
      </w:r>
      <w:r w:rsidRPr="004D05C3">
        <w:t>There was an average of 20</w:t>
      </w:r>
      <w:r w:rsidR="00307397" w:rsidRPr="004D05C3">
        <w:t>8</w:t>
      </w:r>
      <w:r w:rsidRPr="004D05C3">
        <w:t>,</w:t>
      </w:r>
      <w:r w:rsidR="00307397" w:rsidRPr="004D05C3">
        <w:t>087</w:t>
      </w:r>
      <w:r w:rsidRPr="004D05C3">
        <w:t xml:space="preserve"> reads for each of the </w:t>
      </w:r>
      <w:r w:rsidR="00622D90" w:rsidRPr="004D05C3">
        <w:t>87</w:t>
      </w:r>
      <w:r w:rsidRPr="004D05C3">
        <w:t xml:space="preserve"> samples, </w:t>
      </w:r>
      <w:r w:rsidR="00C40697" w:rsidRPr="004D05C3">
        <w:t>ranging between 961-1,117,380</w:t>
      </w:r>
      <w:r w:rsidR="00C40697">
        <w:t xml:space="preserve"> </w:t>
      </w:r>
      <w:r>
        <w:t>depend</w:t>
      </w:r>
      <w:r w:rsidR="00C40697">
        <w:t>ing</w:t>
      </w:r>
      <w:r>
        <w:t xml:space="preserve"> on the sequencing method and sample type (Figure 1, top). Direct taxonomical classification resulted in the detection of 168 orders across 29 phyla in all samples. The most dominant phyla in the water community were </w:t>
      </w:r>
      <w:r w:rsidRPr="00ED7631">
        <w:rPr>
          <w:i/>
        </w:rPr>
        <w:t>Proteobacteria</w:t>
      </w:r>
      <w:r>
        <w:t xml:space="preserve"> (52.9% ± 6.3%), </w:t>
      </w:r>
      <w:r w:rsidRPr="00ED7631">
        <w:rPr>
          <w:i/>
        </w:rPr>
        <w:t>Bacteroidetes</w:t>
      </w:r>
      <w:r>
        <w:t xml:space="preserve"> (25.7% ± 9.8%), </w:t>
      </w:r>
      <w:r w:rsidRPr="00ED7631">
        <w:rPr>
          <w:i/>
        </w:rPr>
        <w:t>Cyanobacteria</w:t>
      </w:r>
      <w:r>
        <w:t xml:space="preserve"> (12.3% ± 9.8%), </w:t>
      </w:r>
      <w:r w:rsidRPr="00ED7631">
        <w:rPr>
          <w:i/>
        </w:rPr>
        <w:t>Actinobacteria</w:t>
      </w:r>
      <w:r>
        <w:t xml:space="preserve"> (5</w:t>
      </w:r>
      <w:r w:rsidRPr="00064AD7">
        <w:t xml:space="preserve">.4% ± 5.2%), and </w:t>
      </w:r>
      <w:r w:rsidRPr="00064AD7">
        <w:rPr>
          <w:i/>
        </w:rPr>
        <w:t>Planctomycetes</w:t>
      </w:r>
      <w:r w:rsidRPr="00064AD7">
        <w:t xml:space="preserve"> (1.8% ± 1.2%) (Figure 1, bottom). The larva</w:t>
      </w:r>
      <w:r w:rsidR="00C40697" w:rsidRPr="00064AD7">
        <w:t>l</w:t>
      </w:r>
      <w:r w:rsidRPr="00064AD7">
        <w:t xml:space="preserve"> samples were dominated by </w:t>
      </w:r>
      <w:r w:rsidRPr="00064AD7">
        <w:rPr>
          <w:i/>
        </w:rPr>
        <w:t>Proteobacteria</w:t>
      </w:r>
      <w:r w:rsidRPr="00064AD7">
        <w:t xml:space="preserve"> (87.3% ± 11.6%) and the swab samples by </w:t>
      </w:r>
      <w:r w:rsidRPr="00064AD7">
        <w:rPr>
          <w:i/>
        </w:rPr>
        <w:t>Proteobacteria</w:t>
      </w:r>
      <w:r w:rsidRPr="00064AD7">
        <w:t xml:space="preserve"> (6</w:t>
      </w:r>
      <w:r w:rsidR="00D60EF7" w:rsidRPr="00064AD7">
        <w:t>7</w:t>
      </w:r>
      <w:r w:rsidRPr="00064AD7">
        <w:t>.</w:t>
      </w:r>
      <w:r w:rsidR="00D60EF7" w:rsidRPr="00064AD7">
        <w:t>5</w:t>
      </w:r>
      <w:r w:rsidRPr="00064AD7">
        <w:t>% ±1</w:t>
      </w:r>
      <w:r w:rsidR="00C11DA9" w:rsidRPr="00064AD7">
        <w:t>6</w:t>
      </w:r>
      <w:r w:rsidRPr="00064AD7">
        <w:t>.</w:t>
      </w:r>
      <w:r w:rsidR="00C11DA9" w:rsidRPr="00064AD7">
        <w:t>6</w:t>
      </w:r>
      <w:r w:rsidRPr="00064AD7">
        <w:t xml:space="preserve">%), </w:t>
      </w:r>
      <w:r w:rsidRPr="00064AD7">
        <w:rPr>
          <w:i/>
        </w:rPr>
        <w:t>Cyanobacteria</w:t>
      </w:r>
      <w:r w:rsidRPr="00064AD7">
        <w:t xml:space="preserve"> (</w:t>
      </w:r>
      <w:r w:rsidR="00C11DA9" w:rsidRPr="00064AD7">
        <w:t>18</w:t>
      </w:r>
      <w:r w:rsidRPr="00064AD7">
        <w:t>.</w:t>
      </w:r>
      <w:r w:rsidR="00C11DA9" w:rsidRPr="00064AD7">
        <w:t>9</w:t>
      </w:r>
      <w:r w:rsidRPr="00064AD7">
        <w:t>% ± 1</w:t>
      </w:r>
      <w:r w:rsidR="00C11DA9" w:rsidRPr="00064AD7">
        <w:t>5</w:t>
      </w:r>
      <w:r w:rsidRPr="00064AD7">
        <w:t>.</w:t>
      </w:r>
      <w:r w:rsidR="00C11DA9" w:rsidRPr="00064AD7">
        <w:t>9</w:t>
      </w:r>
      <w:r w:rsidRPr="00064AD7">
        <w:t xml:space="preserve">%), and </w:t>
      </w:r>
      <w:r w:rsidRPr="00064AD7">
        <w:rPr>
          <w:i/>
        </w:rPr>
        <w:t>Bacteroidetes</w:t>
      </w:r>
      <w:r w:rsidRPr="00064AD7">
        <w:t xml:space="preserve"> (8.</w:t>
      </w:r>
      <w:r w:rsidR="00064AD7" w:rsidRPr="00064AD7">
        <w:t>4</w:t>
      </w:r>
      <w:r w:rsidRPr="00064AD7">
        <w:t>% ± 3.</w:t>
      </w:r>
      <w:r w:rsidR="00064AD7" w:rsidRPr="00064AD7">
        <w:t>8</w:t>
      </w:r>
      <w:r w:rsidRPr="00064AD7">
        <w:t>%).</w:t>
      </w:r>
      <w:r>
        <w:t xml:space="preserve"> </w:t>
      </w:r>
      <w:r w:rsidR="00321CAC">
        <w:t xml:space="preserve">There is a significant enrichment in </w:t>
      </w:r>
      <w:r w:rsidR="00F24D9E" w:rsidRPr="00F24D9E">
        <w:rPr>
          <w:i/>
        </w:rPr>
        <w:t>P</w:t>
      </w:r>
      <w:r w:rsidR="00321CAC" w:rsidRPr="00F24D9E">
        <w:rPr>
          <w:i/>
        </w:rPr>
        <w:t>roteobacteria</w:t>
      </w:r>
      <w:r w:rsidR="00321CAC">
        <w:t xml:space="preserve"> </w:t>
      </w:r>
      <w:r w:rsidR="00F24D9E">
        <w:t xml:space="preserve">in larval and swab samples, at the expense of </w:t>
      </w:r>
      <w:r w:rsidR="006811C1">
        <w:rPr>
          <w:i/>
        </w:rPr>
        <w:t>Bacteroidetes</w:t>
      </w:r>
      <w:r w:rsidR="00F24D9E">
        <w:t xml:space="preserve">. </w:t>
      </w:r>
    </w:p>
    <w:p w14:paraId="2A5CE002" w14:textId="683B93B0" w:rsidR="0026252E" w:rsidRDefault="0026252E" w:rsidP="0026252E">
      <w:r>
        <w:t xml:space="preserve">Simpson’s Diversity Index indicated </w:t>
      </w:r>
      <w:r w:rsidR="000D4827">
        <w:t xml:space="preserve">significantly </w:t>
      </w:r>
      <w:r>
        <w:t xml:space="preserve">higher diversity in rearing water samples from Trial 3 (0.878-0.924), than from Trials 1 (0.807-0.865) and 2 (0.795-0.908), due to the greater sequencing depth </w:t>
      </w:r>
      <w:r w:rsidR="000E7BC8">
        <w:t>and different 16S variable region</w:t>
      </w:r>
      <w:r>
        <w:t xml:space="preserve"> in </w:t>
      </w:r>
      <w:r w:rsidR="00594686">
        <w:t>Trial 3</w:t>
      </w:r>
      <w:r>
        <w:t xml:space="preserve"> (Figure 2</w:t>
      </w:r>
      <w:r w:rsidR="00F0390C">
        <w:t>, Figure S1</w:t>
      </w:r>
      <w:bookmarkStart w:id="2" w:name="_GoBack"/>
      <w:bookmarkEnd w:id="2"/>
      <w:r>
        <w:t>). There was no</w:t>
      </w:r>
      <w:r w:rsidR="00015F54">
        <w:t xml:space="preserve"> significant</w:t>
      </w:r>
      <w:r>
        <w:t xml:space="preserve"> difference </w:t>
      </w:r>
      <w:r w:rsidR="00015F54">
        <w:t>between control and treated samples</w:t>
      </w:r>
      <w:r w:rsidR="005B44A6">
        <w:t xml:space="preserve"> at each </w:t>
      </w:r>
      <w:r w:rsidR="00754E24">
        <w:t>timepoint</w:t>
      </w:r>
      <w:r w:rsidR="00DC26E8">
        <w:t xml:space="preserve"> per sample type</w:t>
      </w:r>
      <w:r w:rsidR="00684303">
        <w:t xml:space="preserve"> (</w:t>
      </w:r>
      <w:r w:rsidR="000A67BA">
        <w:t>T</w:t>
      </w:r>
      <w:r w:rsidR="00684303">
        <w:t>-test, p</w:t>
      </w:r>
      <w:r w:rsidR="00F25B55">
        <w:t>&gt;</w:t>
      </w:r>
      <w:r w:rsidR="00684303">
        <w:t>0.05)</w:t>
      </w:r>
      <w:r w:rsidR="00015F54">
        <w:t xml:space="preserve">. </w:t>
      </w:r>
      <w:r w:rsidR="0039700E">
        <w:t xml:space="preserve">However, there were significant increases in </w:t>
      </w:r>
      <w:r w:rsidR="00D06A1C">
        <w:t xml:space="preserve">bacterial </w:t>
      </w:r>
      <w:r w:rsidR="0039700E">
        <w:t>diversity over time</w:t>
      </w:r>
      <w:r w:rsidR="00111ED0">
        <w:t xml:space="preserve"> in the rearing water in Trials 2 and 3</w:t>
      </w:r>
      <w:r w:rsidR="00C27630">
        <w:t xml:space="preserve"> (T-test, p&lt;0.05)</w:t>
      </w:r>
      <w:r w:rsidR="00111ED0">
        <w:t>, and the oyster larvae and biofilm swabs in Trial 1</w:t>
      </w:r>
      <w:r w:rsidR="000A67BA">
        <w:t xml:space="preserve"> </w:t>
      </w:r>
      <w:r w:rsidR="00F25B55">
        <w:t>(T-test, p&lt;0.001</w:t>
      </w:r>
      <w:r w:rsidR="000A67BA">
        <w:t>)</w:t>
      </w:r>
      <w:r w:rsidR="00111ED0">
        <w:t>.</w:t>
      </w:r>
      <w:r w:rsidR="00781820">
        <w:t xml:space="preserve"> </w:t>
      </w:r>
      <w:r w:rsidR="00046437">
        <w:t xml:space="preserve">The rearing water </w:t>
      </w:r>
      <w:r w:rsidR="00EA786A">
        <w:t>has significantly higher diversity than the oyster larvae and biofilm swab samples</w:t>
      </w:r>
      <w:r w:rsidR="00171FE8">
        <w:t xml:space="preserve"> (T-test, p&lt;0.05)</w:t>
      </w:r>
      <w:r w:rsidR="00EA786A">
        <w:t xml:space="preserve">. </w:t>
      </w:r>
      <w:r w:rsidR="00ED451E">
        <w:t xml:space="preserve">This indicates specific selection of larval and biofilm colonizers from the more diverse rearing water community. </w:t>
      </w:r>
      <w:r w:rsidR="00781820">
        <w:t>Overall,</w:t>
      </w:r>
      <w:r>
        <w:t xml:space="preserve"> there was very high variability among replicate samples</w:t>
      </w:r>
      <w:r w:rsidR="00482629">
        <w:t xml:space="preserve"> </w:t>
      </w:r>
      <w:r w:rsidR="00666A83">
        <w:t xml:space="preserve">from each timepoint and treatment </w:t>
      </w:r>
      <w:r w:rsidR="00482629">
        <w:t>(Figure 2</w:t>
      </w:r>
      <w:r w:rsidR="00941F62">
        <w:t>, Figure</w:t>
      </w:r>
      <w:r w:rsidR="00FF3082">
        <w:t xml:space="preserve"> S2</w:t>
      </w:r>
      <w:r w:rsidR="00482629">
        <w:t>)</w:t>
      </w:r>
      <w:r>
        <w:t xml:space="preserve">. </w:t>
      </w:r>
    </w:p>
    <w:p w14:paraId="07693A6E" w14:textId="72C4FEC0" w:rsidR="00EC77C6" w:rsidRDefault="0026252E" w:rsidP="0026252E">
      <w:pPr>
        <w:rPr>
          <w:highlight w:val="yellow"/>
        </w:rPr>
      </w:pPr>
      <w:r>
        <w:t>However, the bacterial community structures of the water and oyster larvae samples were significantly different (Bray-Curtis, k=2, 95% confidence) in both Trial 1 and Trial 2 (</w:t>
      </w:r>
      <w:r w:rsidRPr="00F72F36">
        <w:t>Figure 3</w:t>
      </w:r>
      <w:r>
        <w:t>a</w:t>
      </w:r>
      <w:r w:rsidRPr="00F72F36">
        <w:t>).</w:t>
      </w:r>
      <w:r>
        <w:t xml:space="preserve"> The</w:t>
      </w:r>
      <w:r w:rsidR="00897DE4">
        <w:t xml:space="preserve"> </w:t>
      </w:r>
      <w:r w:rsidR="00942692">
        <w:t xml:space="preserve">community structure of </w:t>
      </w:r>
      <w:r>
        <w:t>microbiome</w:t>
      </w:r>
      <w:r w:rsidR="00942692">
        <w:t>s</w:t>
      </w:r>
      <w:r>
        <w:t xml:space="preserve"> </w:t>
      </w:r>
      <w:r w:rsidR="00897DE4">
        <w:t xml:space="preserve">in tank biofilms (swab samples) </w:t>
      </w:r>
      <w:r>
        <w:t>was not significantly different from either the water or oyster larvae samples</w:t>
      </w:r>
      <w:r w:rsidR="000D4D99">
        <w:t>, suggesting an intermediate</w:t>
      </w:r>
      <w:r w:rsidR="008808DD">
        <w:t xml:space="preserve"> microbiome</w:t>
      </w:r>
      <w:r w:rsidR="000D4D99">
        <w:t xml:space="preserve"> stage</w:t>
      </w:r>
      <w:r>
        <w:t xml:space="preserve">. Bacterial communities in the rearing water were significantly different between sampling timepoints (Bray-Curtis, k=2, 95% confidence) in all three Trials (Figure 3b). These results suggest that oyster larvae in oyster hatcheries have dynamically developing microbiomes, </w:t>
      </w:r>
      <w:r w:rsidR="00EC77C6" w:rsidRPr="001A49BA">
        <w:t>despite the consistency</w:t>
      </w:r>
      <w:r w:rsidR="00427B70" w:rsidRPr="00427B70">
        <w:t xml:space="preserve"> </w:t>
      </w:r>
      <w:r w:rsidR="00427B70">
        <w:t>of the bacterial</w:t>
      </w:r>
      <w:r w:rsidR="00427B70" w:rsidRPr="001A49BA">
        <w:t xml:space="preserve"> community</w:t>
      </w:r>
      <w:r w:rsidR="00EC77C6" w:rsidRPr="001A49BA">
        <w:t xml:space="preserve"> in the inflow </w:t>
      </w:r>
      <w:commentRangeStart w:id="3"/>
      <w:commentRangeStart w:id="4"/>
      <w:r w:rsidR="00EC77C6" w:rsidRPr="001A49BA">
        <w:t>seawater</w:t>
      </w:r>
      <w:commentRangeEnd w:id="3"/>
      <w:r w:rsidR="000E2FA7">
        <w:rPr>
          <w:rStyle w:val="CommentReference"/>
        </w:rPr>
        <w:commentReference w:id="3"/>
      </w:r>
      <w:commentRangeEnd w:id="4"/>
      <w:r w:rsidR="004A0D42">
        <w:rPr>
          <w:rStyle w:val="CommentReference"/>
        </w:rPr>
        <w:commentReference w:id="4"/>
      </w:r>
      <w:r w:rsidR="00EC77C6" w:rsidRPr="001A49BA">
        <w:t>.</w:t>
      </w:r>
    </w:p>
    <w:p w14:paraId="653E4FD1" w14:textId="4BC932AB" w:rsidR="001444D0" w:rsidRDefault="00BF57B9" w:rsidP="001444D0">
      <w:pPr>
        <w:pStyle w:val="Heading2"/>
      </w:pPr>
      <w:r>
        <w:lastRenderedPageBreak/>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53DE250E" w14:textId="21FFD872" w:rsidR="00D4024E" w:rsidRPr="00F40F23" w:rsidRDefault="0028502E" w:rsidP="00D4024E">
      <w:r>
        <w:t xml:space="preserve">We were able to detect the administered </w:t>
      </w:r>
      <w:r w:rsidRPr="00332233">
        <w:rPr>
          <w:i/>
        </w:rPr>
        <w:t>Bacillus</w:t>
      </w:r>
      <w:r>
        <w:t xml:space="preserve"> probiotic among the 16S rDNA sequences in all probiotic-treated samples</w:t>
      </w:r>
      <w:r w:rsidR="00E1574B">
        <w:t xml:space="preserve"> based on changes in read abundance</w:t>
      </w:r>
      <w:r>
        <w:t xml:space="preserve">. By the final sampling day, </w:t>
      </w:r>
      <w:r>
        <w:rPr>
          <w:i/>
        </w:rPr>
        <w:t>Bacillus</w:t>
      </w:r>
      <w:r>
        <w:t xml:space="preserve"> spp. reads in the probiotic-treated water samples were </w:t>
      </w:r>
      <w:r w:rsidR="00433937">
        <w:t>significantly more a</w:t>
      </w:r>
      <w:r>
        <w:t>bundant than in the control samples in all three Trials (Figure 4a</w:t>
      </w:r>
      <w:r w:rsidR="00A23E33">
        <w:t>, T-test p&lt;0.05</w:t>
      </w:r>
      <w:r>
        <w:t xml:space="preserve">). Additionally, the number of </w:t>
      </w:r>
      <w:r w:rsidRPr="003D0C83">
        <w:rPr>
          <w:i/>
        </w:rPr>
        <w:t>Bacillus</w:t>
      </w:r>
      <w:r>
        <w:t xml:space="preserve"> spp. </w:t>
      </w:r>
      <w:r w:rsidRPr="00407BF7">
        <w:t>reads</w:t>
      </w:r>
      <w:r>
        <w:t xml:space="preserve"> </w:t>
      </w:r>
      <w:r w:rsidR="00933FF4">
        <w:t xml:space="preserve">significantly </w:t>
      </w:r>
      <w:commentRangeStart w:id="5"/>
      <w:commentRangeStart w:id="6"/>
      <w:r w:rsidR="00D4024E">
        <w:t xml:space="preserve">increased </w:t>
      </w:r>
      <w:commentRangeEnd w:id="5"/>
      <w:r w:rsidR="00F55D63">
        <w:rPr>
          <w:rStyle w:val="CommentReference"/>
        </w:rPr>
        <w:commentReference w:id="5"/>
      </w:r>
      <w:commentRangeEnd w:id="6"/>
      <w:r w:rsidR="008A3E93">
        <w:rPr>
          <w:rStyle w:val="CommentReference"/>
        </w:rPr>
        <w:commentReference w:id="6"/>
      </w:r>
      <w:r w:rsidR="00D4024E">
        <w:t>over time in the probiotic-treated tanks in Trial 3</w:t>
      </w:r>
      <w:r w:rsidR="003647CC">
        <w:t xml:space="preserve"> (T-test, p&lt;0.05)</w:t>
      </w:r>
      <w:r w:rsidR="00D4024E">
        <w:t xml:space="preserve">. </w:t>
      </w:r>
      <w:r w:rsidR="002715A0">
        <w:t xml:space="preserve">This increase in </w:t>
      </w:r>
      <w:r w:rsidR="002715A0" w:rsidRPr="002715A0">
        <w:rPr>
          <w:i/>
        </w:rPr>
        <w:t>Bacillus</w:t>
      </w:r>
      <w:r w:rsidR="002715A0">
        <w:t xml:space="preserve"> spp. reads at the final timepoint is due to </w:t>
      </w:r>
      <w:r w:rsidR="00BB7C92">
        <w:t xml:space="preserve">natural mortality </w:t>
      </w:r>
      <w:r w:rsidR="002715A0">
        <w:t>in larvae</w:t>
      </w:r>
      <w:r w:rsidR="00BB7C92">
        <w:t xml:space="preserve"> over time, </w:t>
      </w:r>
      <w:r w:rsidR="00EE43FA">
        <w:t>with</w:t>
      </w:r>
      <w:r w:rsidR="00BB7C92">
        <w:t xml:space="preserve"> a consistent daily dosage of the probiotic.</w:t>
      </w:r>
      <w:r w:rsidR="002715A0">
        <w:t xml:space="preserve"> </w:t>
      </w:r>
      <w:r w:rsidR="003A2918" w:rsidRPr="002715A0">
        <w:t>The</w:t>
      </w:r>
      <w:r w:rsidR="003A2918">
        <w:t xml:space="preserve"> number of </w:t>
      </w:r>
      <w:r w:rsidR="003A2918">
        <w:rPr>
          <w:i/>
        </w:rPr>
        <w:t>Oceanospirillales</w:t>
      </w:r>
      <w:r w:rsidR="003A2918">
        <w:t xml:space="preserve"> reads, a mollusc symbiont, was significantly more abundant (</w:t>
      </w:r>
      <w:r w:rsidR="000B18DC">
        <w:t>19.7-33.6%</w:t>
      </w:r>
      <w:r w:rsidR="003A2918">
        <w:t>) in probiotic-treated rearing water compared to control water in Trial 3 (Figure 4b, T-test p&lt;0.05).</w:t>
      </w:r>
      <w:commentRangeStart w:id="8"/>
      <w:commentRangeStart w:id="9"/>
      <w:commentRangeStart w:id="10"/>
      <w:r w:rsidR="00D4024E">
        <w:t xml:space="preserve"> </w:t>
      </w:r>
      <w:r w:rsidR="00495408">
        <w:t>T</w:t>
      </w:r>
      <w:r w:rsidR="00D4024E">
        <w:t xml:space="preserve">he abundance </w:t>
      </w:r>
      <w:r w:rsidR="00CB57DE">
        <w:t xml:space="preserve">of </w:t>
      </w:r>
      <w:r w:rsidR="00CB57DE">
        <w:rPr>
          <w:i/>
        </w:rPr>
        <w:t>Oceanospirillales</w:t>
      </w:r>
      <w:r w:rsidR="00CB57DE">
        <w:t xml:space="preserve"> reads </w:t>
      </w:r>
      <w:r w:rsidR="00D4024E">
        <w:t xml:space="preserve">decreased </w:t>
      </w:r>
      <w:r w:rsidR="001C0A6F">
        <w:t xml:space="preserve">by </w:t>
      </w:r>
      <w:r w:rsidR="00E66B85">
        <w:t xml:space="preserve">41.4-61.7% </w:t>
      </w:r>
      <w:r w:rsidR="00D4024E">
        <w:t>over time in all Trials (Figure 4b</w:t>
      </w:r>
      <w:r w:rsidR="007C7B90">
        <w:t>, T-test p&lt;0.05</w:t>
      </w:r>
      <w:r w:rsidR="00D4024E">
        <w:t xml:space="preserve">). </w:t>
      </w:r>
      <w:commentRangeEnd w:id="8"/>
      <w:r w:rsidR="00CE50C8">
        <w:rPr>
          <w:rStyle w:val="CommentReference"/>
        </w:rPr>
        <w:commentReference w:id="8"/>
      </w:r>
      <w:commentRangeEnd w:id="9"/>
      <w:r w:rsidR="0097082A">
        <w:rPr>
          <w:rStyle w:val="CommentReference"/>
        </w:rPr>
        <w:commentReference w:id="9"/>
      </w:r>
      <w:commentRangeEnd w:id="10"/>
      <w:r w:rsidR="00BA1850">
        <w:rPr>
          <w:rStyle w:val="CommentReference"/>
        </w:rPr>
        <w:commentReference w:id="10"/>
      </w:r>
      <w:r w:rsidR="00D4024E">
        <w:t xml:space="preserve">Although there were changes in </w:t>
      </w:r>
      <w:r w:rsidR="00810C32">
        <w:rPr>
          <w:i/>
        </w:rPr>
        <w:t>Oceanospirillales</w:t>
      </w:r>
      <w:r w:rsidR="00810C32">
        <w:t xml:space="preserve"> and </w:t>
      </w:r>
      <w:r w:rsidR="00810C32">
        <w:rPr>
          <w:i/>
        </w:rPr>
        <w:t xml:space="preserve">Bacillus </w:t>
      </w:r>
      <w:r w:rsidR="00810C32">
        <w:t xml:space="preserve">spp., </w:t>
      </w:r>
      <w:r w:rsidR="00D4024E">
        <w:t>the overall bacterial communities were not significantly different with probiotic treatment (Figure 3c).</w:t>
      </w:r>
    </w:p>
    <w:p w14:paraId="360B1AFF" w14:textId="22B87D32" w:rsidR="00736D17" w:rsidRDefault="00FF26D4" w:rsidP="00D4024E">
      <w:r>
        <w:t xml:space="preserve">Since </w:t>
      </w:r>
      <w:r w:rsidRPr="007B4F1D">
        <w:rPr>
          <w:i/>
        </w:rPr>
        <w:t>Vibrio</w:t>
      </w:r>
      <w:r>
        <w:t xml:space="preserve"> spp. is </w:t>
      </w:r>
      <w:r w:rsidR="00D4024E">
        <w:t xml:space="preserve">a </w:t>
      </w:r>
      <w:r>
        <w:t>taxon that comprises a</w:t>
      </w:r>
      <w:r w:rsidR="00D4024E">
        <w:t xml:space="preserve"> </w:t>
      </w:r>
      <w:r>
        <w:t xml:space="preserve">significant number </w:t>
      </w:r>
      <w:r w:rsidR="00D4024E">
        <w:t>of larval oyster pathogens</w:t>
      </w:r>
      <w:r w:rsidR="002F0436">
        <w:t xml:space="preserve"> </w:t>
      </w:r>
      <w:r w:rsidR="002F0436">
        <w:fldChar w:fldCharType="begin" w:fldLock="1"/>
      </w:r>
      <w:r w:rsidR="002D630D">
        <w:instrText>ADDIN CSL_CITATION { "citationItems" : [ { "id" : "ITEM-1",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1",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2",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2",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3",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3", "issue" : "7", "issued" : { "date-parts" : [ [ "2016", "7" ] ] }, "page" : "568-580", "title" : "Oysters and Vibrios as a Model for Disease Dynamics in Wild Animals", "type" : "article", "volume" : "24" }, "uris" : [ "http://www.mendeley.com/documents/?uuid=efe431d3-55ad-3c7a-9973-abba1673f7e0" ] } ], "mendeley" : { "formattedCitation" : "(Elston et al., 1981; Le Roux et al., 2016; Richards et al., 2015a)", "plainTextFormattedCitation" : "(Elston et al., 1981; Le Roux et al., 2016; Richards et al., 2015a)", "previouslyFormattedCitation" : "(Elston et al., 1981; Le Roux et al., 2016; Richards et al., 2015a)" }, "properties" : {  }, "schema" : "https://github.com/citation-style-language/schema/raw/master/csl-citation.json" }</w:instrText>
      </w:r>
      <w:r w:rsidR="002F0436">
        <w:fldChar w:fldCharType="separate"/>
      </w:r>
      <w:r w:rsidR="009E6FBA" w:rsidRPr="009E6FBA">
        <w:rPr>
          <w:noProof/>
        </w:rPr>
        <w:t>(Elston et al., 1981; Le Roux et al., 2016; Richards et al., 2015a)</w:t>
      </w:r>
      <w:r w:rsidR="002F0436">
        <w:fldChar w:fldCharType="end"/>
      </w:r>
      <w:r w:rsidR="00D4024E">
        <w:t xml:space="preserve">, </w:t>
      </w:r>
      <w:r>
        <w:t xml:space="preserve">we evaluated the </w:t>
      </w:r>
      <w:r w:rsidR="00D4024E">
        <w:t xml:space="preserve">changes in </w:t>
      </w:r>
      <w:r w:rsidR="00D4024E">
        <w:rPr>
          <w:i/>
        </w:rPr>
        <w:t>Vibrio</w:t>
      </w:r>
      <w:r w:rsidR="00D4024E">
        <w:t xml:space="preserve"> spp. reads</w:t>
      </w:r>
      <w:r>
        <w:t xml:space="preserve"> over time in the various experiments</w:t>
      </w:r>
      <w:r w:rsidR="00D4024E">
        <w:t xml:space="preserve">. In Trial 1, the number of </w:t>
      </w:r>
      <w:r w:rsidR="00D4024E">
        <w:rPr>
          <w:i/>
        </w:rPr>
        <w:t>Vibrio</w:t>
      </w:r>
      <w:r w:rsidR="00D4024E">
        <w:t xml:space="preserve"> spp. reads in the oyster larvae</w:t>
      </w:r>
      <w:r w:rsidR="00946222">
        <w:t>, biofilm swabs, and rearing water samples</w:t>
      </w:r>
      <w:r w:rsidR="00D4024E">
        <w:t xml:space="preserve"> </w:t>
      </w:r>
      <w:r w:rsidR="005B43DD">
        <w:t>significantly</w:t>
      </w:r>
      <w:r w:rsidR="00D4024E">
        <w:t xml:space="preserve"> decreased over time (Figure 5, Figure S</w:t>
      </w:r>
      <w:r w:rsidR="00CE47B2">
        <w:t>3</w:t>
      </w:r>
      <w:r w:rsidR="00946222">
        <w:t>, T-test p&lt;0.05</w:t>
      </w:r>
      <w:r w:rsidR="00D4024E">
        <w:t xml:space="preserve">). </w:t>
      </w:r>
      <w:r w:rsidR="00D4024E">
        <w:rPr>
          <w:i/>
        </w:rPr>
        <w:t>Vibrio</w:t>
      </w:r>
      <w:r w:rsidR="00D4024E">
        <w:t xml:space="preserve"> spp. reads </w:t>
      </w:r>
      <w:r w:rsidR="00FB7F9C">
        <w:t>were significantly more abundant in the larvae, than</w:t>
      </w:r>
      <w:r w:rsidR="00D4024E">
        <w:t xml:space="preserve"> in the biofilm swabs on Day 12</w:t>
      </w:r>
      <w:r w:rsidR="00EC402D">
        <w:t xml:space="preserve"> and </w:t>
      </w:r>
      <w:r w:rsidR="00D4024E">
        <w:t>a</w:t>
      </w:r>
      <w:r w:rsidR="00EC402D">
        <w:t>ll</w:t>
      </w:r>
      <w:r w:rsidR="00D4024E">
        <w:t xml:space="preserve"> of the water samples</w:t>
      </w:r>
      <w:r w:rsidR="00FB7F9C">
        <w:t>.</w:t>
      </w:r>
      <w:r w:rsidR="00164D16">
        <w:t xml:space="preserve"> </w:t>
      </w:r>
      <w:r w:rsidR="00276F7D">
        <w:t>T</w:t>
      </w:r>
      <w:r w:rsidR="00164D16">
        <w:t>he</w:t>
      </w:r>
      <w:r w:rsidR="00276F7D">
        <w:t xml:space="preserve"> Simpson’s Index of</w:t>
      </w:r>
      <w:r w:rsidR="00164D16">
        <w:t xml:space="preserve"> </w:t>
      </w:r>
      <w:r w:rsidR="007928F5">
        <w:t>D</w:t>
      </w:r>
      <w:r w:rsidR="00164D16">
        <w:t>iversity did not show significant change between treatments</w:t>
      </w:r>
      <w:r w:rsidR="00276F7D">
        <w:t xml:space="preserve"> in the larvae or biofilm samples. </w:t>
      </w:r>
      <w:r w:rsidR="00D4024E">
        <w:t xml:space="preserve">However, the diversity of the </w:t>
      </w:r>
      <w:r w:rsidR="00D4024E">
        <w:rPr>
          <w:i/>
        </w:rPr>
        <w:t>Vibrio</w:t>
      </w:r>
      <w:r w:rsidR="00D4024E">
        <w:t xml:space="preserve"> spp. in the swab samples was the highest overall, and </w:t>
      </w:r>
      <w:r w:rsidR="008E6099">
        <w:t>significantly increased from</w:t>
      </w:r>
      <w:r w:rsidR="00D4024E">
        <w:t xml:space="preserve"> Day 5</w:t>
      </w:r>
      <w:r w:rsidR="008E6099">
        <w:t xml:space="preserve"> to Day 12 (T-test, p&lt;0.0</w:t>
      </w:r>
      <w:r w:rsidR="005954B8">
        <w:t>01</w:t>
      </w:r>
      <w:r w:rsidR="008E6099">
        <w:t>)</w:t>
      </w:r>
      <w:r w:rsidR="00D4024E">
        <w:t xml:space="preserve">. </w:t>
      </w:r>
      <w:r w:rsidR="00D4024E">
        <w:rPr>
          <w:i/>
        </w:rPr>
        <w:t>Vibrio</w:t>
      </w:r>
      <w:r w:rsidR="00D4024E">
        <w:t xml:space="preserve"> spp. </w:t>
      </w:r>
      <w:r w:rsidR="00451E26">
        <w:t xml:space="preserve">diversity </w:t>
      </w:r>
      <w:r w:rsidR="00D4024E">
        <w:t>in the rearing water samples</w:t>
      </w:r>
      <w:r w:rsidR="006A7DDD">
        <w:t xml:space="preserve"> also significantly</w:t>
      </w:r>
      <w:r w:rsidR="00D4024E">
        <w:t xml:space="preserve"> increased over </w:t>
      </w:r>
      <w:r w:rsidR="00E136D3">
        <w:t>time and</w:t>
      </w:r>
      <w:r w:rsidR="00D4024E">
        <w:t xml:space="preserve"> increased more in the treated than the control</w:t>
      </w:r>
      <w:r w:rsidR="00D4024E" w:rsidRPr="008A7023">
        <w:t xml:space="preserve"> </w:t>
      </w:r>
      <w:r w:rsidR="00D4024E">
        <w:t>samples</w:t>
      </w:r>
      <w:r w:rsidR="004B495B">
        <w:t xml:space="preserve"> (T-test, p&lt;0.01)</w:t>
      </w:r>
      <w:r w:rsidR="00D4024E">
        <w:t xml:space="preserve">. This trend </w:t>
      </w:r>
      <w:r w:rsidR="00B47138">
        <w:t>was</w:t>
      </w:r>
      <w:r w:rsidR="00D4024E">
        <w:t xml:space="preserve"> further confirmed in the water samples from Trials 2 and 3 (Figure S</w:t>
      </w:r>
      <w:r w:rsidR="00CE47B2">
        <w:t>4</w:t>
      </w:r>
      <w:r w:rsidR="00D4024E">
        <w:t xml:space="preserve">). </w:t>
      </w:r>
    </w:p>
    <w:p w14:paraId="6C45A9E8" w14:textId="6CF5A474" w:rsidR="00D61475" w:rsidRPr="00D4024E" w:rsidRDefault="00D4024E" w:rsidP="00D4024E">
      <w:r>
        <w:t>In Trial 3, oligotyping</w:t>
      </w:r>
      <w:r w:rsidR="00451E26">
        <w:t xml:space="preserve"> - a method that detects genetic variants within a taxon -</w:t>
      </w:r>
      <w:r>
        <w:t xml:space="preserve"> of </w:t>
      </w:r>
      <w:r>
        <w:rPr>
          <w:i/>
        </w:rPr>
        <w:t>Vibrio</w:t>
      </w:r>
      <w:r>
        <w:t xml:space="preserve"> spp.</w:t>
      </w:r>
      <w:r w:rsidR="00451E26">
        <w:t xml:space="preserve"> reads</w:t>
      </w:r>
      <w:r>
        <w:t xml:space="preserve"> in the water samples show</w:t>
      </w:r>
      <w:r w:rsidR="00451E26">
        <w:t>ed</w:t>
      </w:r>
      <w:r>
        <w:t xml:space="preserve"> changes in the overall composition of the </w:t>
      </w:r>
      <w:r>
        <w:rPr>
          <w:i/>
        </w:rPr>
        <w:t>Vibrio</w:t>
      </w:r>
      <w:r>
        <w:t xml:space="preserve"> community </w:t>
      </w:r>
      <w:r w:rsidR="00451E26">
        <w:t xml:space="preserve">over </w:t>
      </w:r>
      <w:r>
        <w:t xml:space="preserve">time and </w:t>
      </w:r>
      <w:r w:rsidR="00451E26">
        <w:t xml:space="preserve">by </w:t>
      </w:r>
      <w:r>
        <w:t xml:space="preserve">treatment (Figure 6). On Day 5, the probiotic treated tanks </w:t>
      </w:r>
      <w:r w:rsidR="00B00012">
        <w:t xml:space="preserve">were </w:t>
      </w:r>
      <w:r>
        <w:t xml:space="preserve">dominated by </w:t>
      </w:r>
      <w:r w:rsidR="00174B53">
        <w:t>oligotypes</w:t>
      </w:r>
      <w:r w:rsidR="006151EA">
        <w:t xml:space="preserve"> closely related to</w:t>
      </w:r>
      <w:r w:rsidR="00174B53">
        <w:t xml:space="preserve"> </w:t>
      </w:r>
      <w:r w:rsidRPr="00754A42">
        <w:rPr>
          <w:i/>
        </w:rPr>
        <w:t>Vibrio alginolyticus</w:t>
      </w:r>
      <w:r>
        <w:t xml:space="preserve"> WW1 and </w:t>
      </w:r>
      <w:proofErr w:type="spellStart"/>
      <w:r w:rsidRPr="00754A42">
        <w:rPr>
          <w:i/>
        </w:rPr>
        <w:t>Halovibrio</w:t>
      </w:r>
      <w:proofErr w:type="spellEnd"/>
      <w:r>
        <w:t xml:space="preserve"> sp. 5F5, and the control tanks </w:t>
      </w:r>
      <w:r w:rsidR="00B00012">
        <w:t xml:space="preserve">were </w:t>
      </w:r>
      <w:r>
        <w:t>dominated by</w:t>
      </w:r>
      <w:r w:rsidR="002E467F">
        <w:t xml:space="preserve"> the oligotype</w:t>
      </w:r>
      <w:r>
        <w:t xml:space="preserve"> </w:t>
      </w:r>
      <w:r w:rsidRPr="00754A42">
        <w:rPr>
          <w:i/>
        </w:rPr>
        <w:t>Vibrio alginolyticus</w:t>
      </w:r>
      <w:r>
        <w:t xml:space="preserve"> WW1. By Day 12,</w:t>
      </w:r>
      <w:r w:rsidRPr="007358C3">
        <w:rPr>
          <w:i/>
        </w:rPr>
        <w:t xml:space="preserve"> </w:t>
      </w:r>
      <w:r w:rsidRPr="00754A42">
        <w:rPr>
          <w:i/>
        </w:rPr>
        <w:t>Vibrio alginolyticus</w:t>
      </w:r>
      <w:r>
        <w:t xml:space="preserve"> WW1 is succeeded by </w:t>
      </w:r>
      <w:r w:rsidRPr="006541CE">
        <w:rPr>
          <w:i/>
        </w:rPr>
        <w:t xml:space="preserve">Vibrio </w:t>
      </w:r>
      <w:proofErr w:type="spellStart"/>
      <w:r w:rsidRPr="006541CE">
        <w:rPr>
          <w:i/>
        </w:rPr>
        <w:t>celticus</w:t>
      </w:r>
      <w:proofErr w:type="spellEnd"/>
      <w:r>
        <w:t xml:space="preserve"> 5OM18 in the probiotic treated tanks and </w:t>
      </w:r>
      <w:r>
        <w:rPr>
          <w:i/>
        </w:rPr>
        <w:t xml:space="preserve">Vibrio </w:t>
      </w:r>
      <w:proofErr w:type="spellStart"/>
      <w:r>
        <w:rPr>
          <w:i/>
        </w:rPr>
        <w:t>orientalis</w:t>
      </w:r>
      <w:proofErr w:type="spellEnd"/>
      <w:r>
        <w:t xml:space="preserve"> LK2HaP4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66177F08" w:rsidR="002C7377" w:rsidRDefault="001E2FDF" w:rsidP="001E2FDF">
      <w:r>
        <w:t xml:space="preserve">Co-occurrence analysis </w:t>
      </w:r>
      <w:r w:rsidR="00B00012">
        <w:t xml:space="preserve">of members of the bacterial community in </w:t>
      </w:r>
      <w:r>
        <w:t xml:space="preserve">the </w:t>
      </w:r>
      <w:r w:rsidR="003D1B57">
        <w:t>18</w:t>
      </w:r>
      <w:r>
        <w:t xml:space="preserve"> water samples from </w:t>
      </w:r>
      <w:r w:rsidR="002B4554">
        <w:t>Trial 3</w:t>
      </w:r>
      <w:r>
        <w:t xml:space="preserve"> shows how </w:t>
      </w:r>
      <w:r w:rsidR="00207716">
        <w:t xml:space="preserve">abundance of </w:t>
      </w:r>
      <w:r>
        <w:t xml:space="preserve">each Order </w:t>
      </w:r>
      <w:r w:rsidR="00207716">
        <w:t>changed</w:t>
      </w:r>
      <w:r>
        <w:t xml:space="preserve"> relative to other</w:t>
      </w:r>
      <w:r w:rsidR="00207716">
        <w:t>s</w:t>
      </w:r>
      <w:r>
        <w:t xml:space="preserve"> (edges), which Orders </w:t>
      </w:r>
      <w:r w:rsidR="00207716">
        <w:t xml:space="preserve">were </w:t>
      </w:r>
      <w:r>
        <w:t>most abundant in the system (node size), and how probiotic treatment affect</w:t>
      </w:r>
      <w:r w:rsidR="00207716">
        <w:t>ed</w:t>
      </w:r>
      <w:r>
        <w:t xml:space="preserve"> their relative abundances (node color and shape) (Figure 7). The most abundant taxa (</w:t>
      </w:r>
      <w:proofErr w:type="spellStart"/>
      <w:r w:rsidRPr="001320D4">
        <w:rPr>
          <w:i/>
        </w:rPr>
        <w:t>Rhodobacterales</w:t>
      </w:r>
      <w:proofErr w:type="spellEnd"/>
      <w:r w:rsidRPr="001320D4">
        <w:rPr>
          <w:i/>
        </w:rPr>
        <w:t xml:space="preserve">, </w:t>
      </w:r>
      <w:proofErr w:type="spellStart"/>
      <w:r w:rsidRPr="001320D4">
        <w:rPr>
          <w:i/>
        </w:rPr>
        <w:t>Micrococcales</w:t>
      </w:r>
      <w:proofErr w:type="spellEnd"/>
      <w:r w:rsidRPr="001320D4">
        <w:rPr>
          <w:i/>
        </w:rPr>
        <w:t xml:space="preserve">, </w:t>
      </w:r>
      <w:proofErr w:type="spellStart"/>
      <w:r w:rsidRPr="001320D4">
        <w:rPr>
          <w:i/>
        </w:rPr>
        <w:t>Sphin</w:t>
      </w:r>
      <w:r w:rsidR="00C037F2">
        <w:rPr>
          <w:i/>
        </w:rPr>
        <w:t>g</w:t>
      </w:r>
      <w:r w:rsidRPr="001320D4">
        <w:rPr>
          <w:i/>
        </w:rPr>
        <w:t>obacteriales</w:t>
      </w:r>
      <w:proofErr w:type="spellEnd"/>
      <w:r w:rsidRPr="001320D4">
        <w:rPr>
          <w:i/>
        </w:rPr>
        <w:t xml:space="preserve">, </w:t>
      </w:r>
      <w:r w:rsidR="00292114">
        <w:rPr>
          <w:i/>
        </w:rPr>
        <w:t>Flavobacteriales</w:t>
      </w:r>
      <w:r w:rsidR="00292114">
        <w:t>,</w:t>
      </w:r>
      <w:r w:rsidR="00B11862">
        <w:t xml:space="preserve"> </w:t>
      </w:r>
      <w:proofErr w:type="spellStart"/>
      <w:r w:rsidR="008432A2">
        <w:rPr>
          <w:i/>
        </w:rPr>
        <w:t>Deferribacterales</w:t>
      </w:r>
      <w:proofErr w:type="spellEnd"/>
      <w:r w:rsidRPr="001320D4">
        <w:rPr>
          <w:i/>
        </w:rPr>
        <w:t xml:space="preserve">, </w:t>
      </w:r>
      <w:r>
        <w:t xml:space="preserve">and </w:t>
      </w:r>
      <w:r w:rsidRPr="001320D4">
        <w:rPr>
          <w:i/>
        </w:rPr>
        <w:t>Oceanospirillales</w:t>
      </w:r>
      <w:r>
        <w:t>) chang</w:t>
      </w:r>
      <w:r w:rsidR="00207716">
        <w:t>ed</w:t>
      </w:r>
      <w:r>
        <w:t xml:space="preserve"> in similar </w:t>
      </w:r>
      <w:r w:rsidR="00207716">
        <w:t>fashion</w:t>
      </w:r>
      <w:r>
        <w:t>, but ha</w:t>
      </w:r>
      <w:r w:rsidR="00207716">
        <w:t>d</w:t>
      </w:r>
      <w:r>
        <w:t xml:space="preserve"> different occurrence ratios between control and treatment samples. Orders </w:t>
      </w:r>
      <w:r w:rsidR="00ED2F6C">
        <w:t xml:space="preserve">that are significantly </w:t>
      </w:r>
      <w:r>
        <w:t xml:space="preserve">more abundant in the control samples </w:t>
      </w:r>
      <w:r w:rsidR="002A0BFE">
        <w:t xml:space="preserve">than in treatment samples </w:t>
      </w:r>
      <w:r w:rsidR="00ED2F6C">
        <w:t xml:space="preserve">include </w:t>
      </w:r>
      <w:r w:rsidR="00ED2F6C" w:rsidRPr="00A668F6">
        <w:rPr>
          <w:i/>
        </w:rPr>
        <w:t>Oceanospirillales</w:t>
      </w:r>
      <w:r w:rsidR="00ED2F6C">
        <w:t xml:space="preserve">, </w:t>
      </w:r>
      <w:proofErr w:type="spellStart"/>
      <w:r w:rsidR="00ED2F6C" w:rsidRPr="00A668F6">
        <w:rPr>
          <w:i/>
        </w:rPr>
        <w:t>Caulobacterales</w:t>
      </w:r>
      <w:proofErr w:type="spellEnd"/>
      <w:r w:rsidR="00ED2F6C">
        <w:t xml:space="preserve">, </w:t>
      </w:r>
      <w:proofErr w:type="spellStart"/>
      <w:r w:rsidR="00ED2F6C" w:rsidRPr="00A668F6">
        <w:rPr>
          <w:i/>
        </w:rPr>
        <w:t>Lentispherales</w:t>
      </w:r>
      <w:proofErr w:type="spellEnd"/>
      <w:r w:rsidR="00A668F6">
        <w:t xml:space="preserve">, </w:t>
      </w:r>
      <w:proofErr w:type="spellStart"/>
      <w:r w:rsidR="00A668F6" w:rsidRPr="00A668F6">
        <w:rPr>
          <w:i/>
        </w:rPr>
        <w:t>Acidithiobacillales</w:t>
      </w:r>
      <w:proofErr w:type="spellEnd"/>
      <w:r w:rsidR="00A668F6">
        <w:t xml:space="preserve">, </w:t>
      </w:r>
      <w:proofErr w:type="spellStart"/>
      <w:r w:rsidR="00A668F6" w:rsidRPr="00A668F6">
        <w:rPr>
          <w:i/>
        </w:rPr>
        <w:t>Chrococcales</w:t>
      </w:r>
      <w:proofErr w:type="spellEnd"/>
      <w:r w:rsidR="00A668F6">
        <w:t>, and Bacillales</w:t>
      </w:r>
      <w:r>
        <w:t xml:space="preserve">. </w:t>
      </w:r>
      <w:r w:rsidR="00A668F6">
        <w:t xml:space="preserve">These nodes are scattered throughout the network and do not share direct </w:t>
      </w:r>
      <w:proofErr w:type="gramStart"/>
      <w:r w:rsidR="001D1096">
        <w:t>edges</w:t>
      </w:r>
      <w:r w:rsidR="00DA1DA4">
        <w:t>,</w:t>
      </w:r>
      <w:r w:rsidR="001D1096">
        <w:t xml:space="preserve"> but</w:t>
      </w:r>
      <w:proofErr w:type="gramEnd"/>
      <w:r w:rsidR="00A668F6">
        <w:t xml:space="preserve"> are within 3-5 edges of each other. </w:t>
      </w:r>
    </w:p>
    <w:p w14:paraId="42093241" w14:textId="73D1F9F0" w:rsidR="001E2FDF" w:rsidRPr="007E1F13" w:rsidRDefault="001E2FDF" w:rsidP="001E2FDF">
      <w:r w:rsidRPr="00966BB7">
        <w:rPr>
          <w:i/>
        </w:rPr>
        <w:t>Bacillales</w:t>
      </w:r>
      <w:r>
        <w:t xml:space="preserve">, </w:t>
      </w:r>
      <w:r w:rsidR="00207716">
        <w:t xml:space="preserve">the Order to which the </w:t>
      </w:r>
      <w:r>
        <w:t>probioti</w:t>
      </w:r>
      <w:r w:rsidR="00207716">
        <w:t>c used in these exper</w:t>
      </w:r>
      <w:r w:rsidR="007F25F8">
        <w:t>i</w:t>
      </w:r>
      <w:r w:rsidR="00207716">
        <w:t>ments belongs</w:t>
      </w:r>
      <w:r w:rsidR="003B2A4E">
        <w:t xml:space="preserve"> and</w:t>
      </w:r>
      <w:r>
        <w:t xml:space="preserve"> </w:t>
      </w:r>
      <w:r w:rsidR="00207716">
        <w:t xml:space="preserve">was </w:t>
      </w:r>
      <w:r>
        <w:t>most abundant in the treated samples</w:t>
      </w:r>
      <w:r w:rsidR="001E6635">
        <w:t>, is shown to be</w:t>
      </w:r>
      <w:r w:rsidR="001E6635" w:rsidRPr="008205B2">
        <w:t xml:space="preserve"> </w:t>
      </w:r>
      <w:r w:rsidR="001E6635">
        <w:t xml:space="preserve">most </w:t>
      </w:r>
      <w:r w:rsidR="001E6635" w:rsidRPr="008205B2">
        <w:t xml:space="preserve">directly associated </w:t>
      </w:r>
      <w:r w:rsidR="001E6635">
        <w:t xml:space="preserve">in the network </w:t>
      </w:r>
      <w:r w:rsidR="001E6635" w:rsidRPr="008205B2">
        <w:t xml:space="preserve">with </w:t>
      </w:r>
      <w:r w:rsidR="00B803E4">
        <w:t>four</w:t>
      </w:r>
      <w:r w:rsidR="001E6635" w:rsidRPr="008205B2">
        <w:t xml:space="preserve"> </w:t>
      </w:r>
      <w:r w:rsidR="001E6635">
        <w:lastRenderedPageBreak/>
        <w:t xml:space="preserve">other </w:t>
      </w:r>
      <w:r w:rsidR="001E6635" w:rsidRPr="008205B2">
        <w:t>Orders</w:t>
      </w:r>
      <w:r w:rsidR="001E6635">
        <w:t xml:space="preserve"> </w:t>
      </w:r>
      <w:r w:rsidR="0083642F">
        <w:t>that</w:t>
      </w:r>
      <w:r w:rsidR="001E6635">
        <w:t xml:space="preserve"> change in abundance between control and treatment samples</w:t>
      </w:r>
      <w:r w:rsidR="001E6635" w:rsidRPr="008205B2">
        <w:t>:</w:t>
      </w:r>
      <w:r w:rsidR="00C61F56">
        <w:t xml:space="preserve"> </w:t>
      </w:r>
      <w:r w:rsidR="00C61F56">
        <w:rPr>
          <w:i/>
        </w:rPr>
        <w:t>Chromatiale</w:t>
      </w:r>
      <w:r w:rsidR="00A95639">
        <w:rPr>
          <w:i/>
        </w:rPr>
        <w:t>s</w:t>
      </w:r>
      <w:r w:rsidR="00C61F56">
        <w:rPr>
          <w:i/>
        </w:rPr>
        <w:t xml:space="preserve">, Xanthomonadales, Cytophagia </w:t>
      </w:r>
      <w:r w:rsidR="00C61F56">
        <w:t xml:space="preserve">Order II, and </w:t>
      </w:r>
      <w:r w:rsidR="00C61F56">
        <w:rPr>
          <w:i/>
        </w:rPr>
        <w:t>Vibrionales</w:t>
      </w:r>
      <w:r w:rsidR="001E6635" w:rsidRPr="008205B2">
        <w:t>.</w:t>
      </w:r>
      <w:r w:rsidR="00BF3F0D">
        <w:t xml:space="preserve"> This direct</w:t>
      </w:r>
      <w:r w:rsidR="005B3D23">
        <w:t xml:space="preserve"> connection </w:t>
      </w:r>
      <w:r w:rsidR="00764396">
        <w:t xml:space="preserve">between </w:t>
      </w:r>
      <w:r w:rsidR="00764396">
        <w:rPr>
          <w:i/>
        </w:rPr>
        <w:t>Bacillales</w:t>
      </w:r>
      <w:r w:rsidR="00764396">
        <w:t xml:space="preserve"> and</w:t>
      </w:r>
      <w:r w:rsidR="005B3D23">
        <w:t xml:space="preserve"> </w:t>
      </w:r>
      <w:r w:rsidR="005B3D23">
        <w:rPr>
          <w:i/>
        </w:rPr>
        <w:t>Vibrionales</w:t>
      </w:r>
      <w:r w:rsidR="005B3D23">
        <w:t xml:space="preserve"> indicates that these Orders of bacteria </w:t>
      </w:r>
      <w:r w:rsidR="00764396">
        <w:t>may be directly associated.</w:t>
      </w:r>
      <w:r w:rsidR="001E6635" w:rsidRPr="008205B2">
        <w:t xml:space="preserve"> </w:t>
      </w:r>
      <w:r w:rsidR="001E6635" w:rsidRPr="008205B2">
        <w:rPr>
          <w:i/>
        </w:rPr>
        <w:t>Oceanospirillales</w:t>
      </w:r>
      <w:r w:rsidR="001E6635" w:rsidRPr="008205B2">
        <w:t xml:space="preserve"> </w:t>
      </w:r>
      <w:r w:rsidR="001E6635">
        <w:t>is located in the network</w:t>
      </w:r>
      <w:r w:rsidR="001E6635" w:rsidRPr="008205B2">
        <w:t xml:space="preserve"> 5 edges away from </w:t>
      </w:r>
      <w:r w:rsidR="001E6635" w:rsidRPr="008205B2">
        <w:rPr>
          <w:i/>
        </w:rPr>
        <w:t>Bacillales</w:t>
      </w:r>
      <w:r w:rsidR="001E6635">
        <w:rPr>
          <w:i/>
        </w:rPr>
        <w:t>,</w:t>
      </w:r>
      <w:r w:rsidR="001E6635" w:rsidRPr="008205B2">
        <w:t xml:space="preserve"> shar</w:t>
      </w:r>
      <w:r w:rsidR="001E6635">
        <w:t>ing</w:t>
      </w:r>
      <w:r w:rsidR="001E6635" w:rsidRPr="008205B2">
        <w:t xml:space="preserve"> an edge with the treatment-abundant </w:t>
      </w:r>
      <w:r w:rsidR="001E6635" w:rsidRPr="008205B2">
        <w:rPr>
          <w:i/>
        </w:rPr>
        <w:t>Flavobacteriales</w:t>
      </w:r>
      <w:r w:rsidR="001E6635" w:rsidRPr="008205B2">
        <w:t xml:space="preserve">, a common environmental bacteria taxa </w:t>
      </w:r>
      <w:r w:rsidR="001E6635" w:rsidRPr="008205B2">
        <w:fldChar w:fldCharType="begin" w:fldLock="1"/>
      </w:r>
      <w:r w:rsidR="00BA2257">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 "schema" : "https://github.com/citation-style-language/schema/raw/master/csl-citation.json" }</w:instrText>
      </w:r>
      <w:r w:rsidR="001E6635" w:rsidRPr="008205B2">
        <w:fldChar w:fldCharType="separate"/>
      </w:r>
      <w:r w:rsidR="001E6635" w:rsidRPr="007D5DCA">
        <w:rPr>
          <w:noProof/>
        </w:rPr>
        <w:t>(Bernardet et al., 2015)</w:t>
      </w:r>
      <w:r w:rsidR="001E6635" w:rsidRPr="008205B2">
        <w:rPr>
          <w:lang w:val="en-GB"/>
        </w:rPr>
        <w:fldChar w:fldCharType="end"/>
      </w:r>
      <w:r w:rsidR="00130DB8">
        <w:rPr>
          <w:lang w:val="en-GB"/>
        </w:rPr>
        <w:t>.</w:t>
      </w:r>
      <w:r>
        <w:t xml:space="preserve"> This</w:t>
      </w:r>
      <w:r w:rsidR="00234C81">
        <w:t xml:space="preserve"> network</w:t>
      </w:r>
      <w:r>
        <w:t xml:space="preserve">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w:t>
      </w:r>
      <w:proofErr w:type="gramStart"/>
      <w:r>
        <w:t>hatchery</w:t>
      </w:r>
      <w:r w:rsidR="009F5D2A">
        <w:t>, but</w:t>
      </w:r>
      <w:proofErr w:type="gramEnd"/>
      <w:r w:rsidR="009F5D2A">
        <w:t xml:space="preserve"> acted through associated bacteria</w:t>
      </w:r>
      <w: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4A2735D4" w:rsidR="00F05E88" w:rsidRDefault="007566C0" w:rsidP="00F05E88">
      <w:r>
        <w:t>Manipulation of t</w:t>
      </w:r>
      <w:r w:rsidR="002A0BFE">
        <w:t>he composition and dynamics of b</w:t>
      </w:r>
      <w:r w:rsidR="00F05E88">
        <w:t xml:space="preserve">acterial </w:t>
      </w:r>
      <w:r w:rsidR="002A0BFE">
        <w:t xml:space="preserve">communities </w:t>
      </w:r>
      <w:r w:rsidR="00F05E88">
        <w:t>in aquaculture</w:t>
      </w:r>
      <w:r w:rsidR="002A0BFE">
        <w:t xml:space="preserve"> systems</w:t>
      </w:r>
      <w:r>
        <w:t xml:space="preserve"> is</w:t>
      </w:r>
      <w:r w:rsidR="00F05E88">
        <w:t xml:space="preserve"> a potential mechanism of disease </w:t>
      </w:r>
      <w:r>
        <w:t>management. Moreover, characterization of these microbial communities could provide clues on potential mechanisms of action of management tools such as probiotic treatment. This information can then be used to optimize disease management strategies.</w:t>
      </w:r>
      <w:r w:rsidR="00417134">
        <w:t xml:space="preserve"> </w:t>
      </w:r>
      <w:r w:rsidR="00F05E88">
        <w:t xml:space="preserve">Our study found that </w:t>
      </w:r>
      <w:r w:rsidR="00A711D7">
        <w:t>bacterial</w:t>
      </w:r>
      <w:r w:rsidR="00F05E88">
        <w:t xml:space="preserve"> community structure and diversity </w:t>
      </w:r>
      <w:r>
        <w:t>in an oyster hatchery were</w:t>
      </w:r>
      <w:r w:rsidR="00F05E88">
        <w:t xml:space="preserve"> different b</w:t>
      </w:r>
      <w:r w:rsidR="00F05E88" w:rsidRPr="00934F21">
        <w:t>etween rearing water, oyster larvae, and tank biofilm</w:t>
      </w:r>
      <w:r w:rsidR="00F05E88">
        <w:t xml:space="preserve"> swabs. Additionally, the microbiome change</w:t>
      </w:r>
      <w:r>
        <w:t>d</w:t>
      </w:r>
      <w:r w:rsidR="00F05E88">
        <w:t xml:space="preserve"> significantly o</w:t>
      </w:r>
      <w:r w:rsidR="00F05E88" w:rsidRPr="00934F21">
        <w:t xml:space="preserve">ver time in </w:t>
      </w:r>
      <w:r w:rsidR="00F05E88">
        <w:t xml:space="preserve">the rearing </w:t>
      </w:r>
      <w:r w:rsidR="00F05E88" w:rsidRPr="00934F21">
        <w:t>water</w:t>
      </w:r>
      <w:r w:rsidR="00F05E88">
        <w:t xml:space="preserve">, specifically with an increase in </w:t>
      </w:r>
      <w:r w:rsidR="00F05E88" w:rsidRPr="00225161">
        <w:rPr>
          <w:i/>
        </w:rPr>
        <w:t>Actinobacteria</w:t>
      </w:r>
      <w:r w:rsidR="00F05E88">
        <w:t xml:space="preserve"> and a decrease in </w:t>
      </w:r>
      <w:r w:rsidR="00416102" w:rsidRPr="00225161">
        <w:rPr>
          <w:i/>
        </w:rPr>
        <w:t>Bacteroidetes</w:t>
      </w:r>
      <w:r w:rsidR="00F05E88">
        <w:t xml:space="preserve">. The </w:t>
      </w:r>
      <w:r>
        <w:t xml:space="preserve">strong </w:t>
      </w:r>
      <w:r w:rsidR="00F05E88">
        <w:t>effect of time</w:t>
      </w:r>
      <w:r w:rsidR="00C81D7D">
        <w:t xml:space="preserve"> initially</w:t>
      </w:r>
      <w:r w:rsidR="00F05E88">
        <w:t xml:space="preserve"> obscure</w:t>
      </w:r>
      <w:r>
        <w:t>d</w:t>
      </w:r>
      <w:r w:rsidR="00F05E88">
        <w:t xml:space="preserve"> the </w:t>
      </w:r>
      <w:r w:rsidR="00795E8C">
        <w:t xml:space="preserve">overall </w:t>
      </w:r>
      <w:r w:rsidR="00F05E88">
        <w:t xml:space="preserve">effects of treatment, trial, or sample type. </w:t>
      </w:r>
      <w:r w:rsidR="00F05E88">
        <w:rPr>
          <w:i/>
        </w:rPr>
        <w:t>Proteobacteria</w:t>
      </w:r>
      <w:r w:rsidR="00F05E88">
        <w:t xml:space="preserve"> was</w:t>
      </w:r>
      <w:r w:rsidR="009D30C1">
        <w:t>, on average,</w:t>
      </w:r>
      <w:r w:rsidR="00F05E88">
        <w:t xml:space="preserve"> </w:t>
      </w:r>
      <w:r w:rsidR="009D30C1">
        <w:t>the most</w:t>
      </w:r>
      <w:r w:rsidR="00F05E88">
        <w:t xml:space="preserve"> abundant</w:t>
      </w:r>
      <w:r w:rsidR="009D30C1">
        <w:t xml:space="preserve"> phyla</w:t>
      </w:r>
      <w:r w:rsidR="00F05E88">
        <w:t xml:space="preserve"> in all samples (up to 87% in larvae), consistent with previous studies where it is the largest and most diverse phylum in oyster-associated microbiota </w:t>
      </w:r>
      <w:r w:rsidR="00F05E88">
        <w:fldChar w:fldCharType="begin" w:fldLock="1"/>
      </w:r>
      <w:r w:rsidR="00BA2257">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The other phyla, however, showed variation in relative abundances based on sample type, day, and treatment</w:t>
      </w:r>
      <w:r w:rsidR="00252371">
        <w:t xml:space="preserve">, including </w:t>
      </w:r>
      <w:r w:rsidR="00416102">
        <w:rPr>
          <w:i/>
        </w:rPr>
        <w:t>Bacteroidetes</w:t>
      </w:r>
      <w:r w:rsidR="00252371">
        <w:rPr>
          <w:i/>
        </w:rPr>
        <w:t xml:space="preserve">, </w:t>
      </w:r>
      <w:r w:rsidR="000F778B">
        <w:rPr>
          <w:i/>
        </w:rPr>
        <w:t xml:space="preserve">Cyanobacteria, </w:t>
      </w:r>
      <w:r w:rsidR="000F778B">
        <w:t xml:space="preserve">and </w:t>
      </w:r>
      <w:r w:rsidR="000F778B">
        <w:rPr>
          <w:i/>
        </w:rPr>
        <w:t>Actinobacteria</w:t>
      </w:r>
      <w:r w:rsidR="00DE3017">
        <w:t>.</w:t>
      </w:r>
    </w:p>
    <w:p w14:paraId="684B3F39" w14:textId="2D38EE35" w:rsidR="00F05E88" w:rsidRDefault="00F05E88" w:rsidP="00F05E88">
      <w:r>
        <w:t xml:space="preserve">Our results show variability within the replicate samples, especially the oyster larvae bacterial communities, consistent with past studies </w:t>
      </w:r>
      <w:r>
        <w:fldChar w:fldCharType="begin" w:fldLock="1"/>
      </w:r>
      <w:r w:rsidR="00BA2257">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 "schema" : "https://github.com/citation-style-language/schema/raw/master/csl-citation.json" }</w:instrText>
      </w:r>
      <w:r>
        <w:fldChar w:fldCharType="separate"/>
      </w:r>
      <w:r w:rsidR="007D5DCA" w:rsidRPr="007D5DCA">
        <w:rPr>
          <w:noProof/>
        </w:rPr>
        <w:t>(King et al., 2012; Wegner et al., 2013)</w:t>
      </w:r>
      <w:r>
        <w:fldChar w:fldCharType="end"/>
      </w:r>
      <w:r w:rsidR="005539B1">
        <w:t xml:space="preserve"> and with variability in larval performance in replicate tanks </w:t>
      </w:r>
      <w:r w:rsidR="005539B1" w:rsidRPr="00E83B9F">
        <w:rPr>
          <w:highlight w:val="yellow"/>
        </w:rPr>
        <w:t xml:space="preserve">(Sohn et al. </w:t>
      </w:r>
      <w:r w:rsidR="005539B1" w:rsidRPr="00E83B9F">
        <w:rPr>
          <w:i/>
          <w:highlight w:val="yellow"/>
        </w:rPr>
        <w:t>in prep</w:t>
      </w:r>
      <w:r w:rsidR="005539B1">
        <w:t>)</w:t>
      </w:r>
      <w:r>
        <w:t xml:space="preserve">. These differences within replicates may have been due to </w:t>
      </w:r>
      <w:r w:rsidR="00251AFE">
        <w:t>inevitable</w:t>
      </w:r>
      <w:r w:rsidR="00E87596">
        <w:t xml:space="preserve"> </w:t>
      </w:r>
      <w:r w:rsidR="00ED451E">
        <w:t>variance</w:t>
      </w:r>
      <w:r>
        <w:t xml:space="preserve"> in husbandry</w:t>
      </w:r>
      <w:r w:rsidR="00806109">
        <w:t xml:space="preserve"> and handling</w:t>
      </w:r>
      <w:r>
        <w:t xml:space="preserve"> technique</w:t>
      </w:r>
      <w:r w:rsidR="00726C50">
        <w:t xml:space="preserve"> at the hatchery</w:t>
      </w:r>
      <w:r>
        <w:t>. Lower diversity indices in the larvae and tank biofilm swabs than the water indicates niche selection of larval and biofilm colonizers in the tank</w:t>
      </w:r>
      <w:r w:rsidR="00974971">
        <w:t xml:space="preserve"> (Figure 2, Figure S2)</w:t>
      </w:r>
      <w:r>
        <w:t xml:space="preserve">. </w:t>
      </w:r>
      <w:r w:rsidR="007F3B60">
        <w:t>It is likely that t</w:t>
      </w:r>
      <w:r>
        <w:t xml:space="preserve">he oysters are actively choosing their symbionts from a diverse pool of bacteria in the rearing water and </w:t>
      </w:r>
      <w:r w:rsidR="007656EC">
        <w:t>micro</w:t>
      </w:r>
      <w:r>
        <w:t xml:space="preserve">algal feed. </w:t>
      </w:r>
      <w:r w:rsidR="00042C93">
        <w:t xml:space="preserve">This hypothesis is consistent with past studies that have suggested </w:t>
      </w:r>
      <w:r w:rsidR="007656EC">
        <w:t>interactions between microalga</w:t>
      </w:r>
      <w:r w:rsidR="007B147D">
        <w:t>e</w:t>
      </w:r>
      <w:r w:rsidR="00A9084C">
        <w:t>,</w:t>
      </w:r>
      <w:r w:rsidR="00DE0456">
        <w:t xml:space="preserve"> bacteria</w:t>
      </w:r>
      <w:r w:rsidR="00A9084C">
        <w:t>, and animals</w:t>
      </w:r>
      <w:r w:rsidR="00445525">
        <w:t xml:space="preserve"> in aquaculture. </w:t>
      </w:r>
      <w:r w:rsidR="000A7202">
        <w:t xml:space="preserve">Bacteria are </w:t>
      </w:r>
      <w:r w:rsidR="00DF2C30">
        <w:t xml:space="preserve">an essential </w:t>
      </w:r>
      <w:r w:rsidR="00ED74FC">
        <w:t>component of</w:t>
      </w:r>
      <w:r w:rsidR="00D353A6">
        <w:t xml:space="preserve"> aquaculture</w:t>
      </w:r>
      <w:r w:rsidR="00420C1F">
        <w:t xml:space="preserve"> nutrition</w:t>
      </w:r>
      <w:r w:rsidR="00D353A6">
        <w:t xml:space="preserve">, </w:t>
      </w:r>
      <w:r w:rsidR="00DC74A9">
        <w:t xml:space="preserve">as food for </w:t>
      </w:r>
      <w:r w:rsidR="00D353A6">
        <w:t xml:space="preserve">both the </w:t>
      </w:r>
      <w:r w:rsidR="00D06741">
        <w:t>micro</w:t>
      </w:r>
      <w:r w:rsidR="00D353A6">
        <w:t xml:space="preserve">algae </w:t>
      </w:r>
      <w:r w:rsidR="00084925">
        <w:t>and</w:t>
      </w:r>
      <w:r w:rsidR="007232B5">
        <w:t xml:space="preserve"> the</w:t>
      </w:r>
      <w:r w:rsidR="00D353A6">
        <w:t xml:space="preserve"> </w:t>
      </w:r>
      <w:r w:rsidR="006A2586">
        <w:t>larvae</w:t>
      </w:r>
      <w:r w:rsidR="0004246A">
        <w:t xml:space="preserve">, </w:t>
      </w:r>
      <w:r w:rsidR="00123348">
        <w:t>since</w:t>
      </w:r>
      <w:r w:rsidR="0004246A">
        <w:t xml:space="preserve"> they can </w:t>
      </w:r>
      <w:r w:rsidR="00296F62">
        <w:t xml:space="preserve">effectively </w:t>
      </w:r>
      <w:r w:rsidR="0004246A">
        <w:t>filter bacteria directly from the rearing water</w:t>
      </w:r>
      <w:r w:rsidR="00420C1F">
        <w:t xml:space="preserve"> </w:t>
      </w:r>
      <w:r w:rsidR="002D630D">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4077BF">
        <w:t xml:space="preserve">Studies have shown differential </w:t>
      </w:r>
      <w:r w:rsidR="004112BF">
        <w:t xml:space="preserve">selection of microbes in </w:t>
      </w:r>
      <w:r w:rsidR="00BC51BE">
        <w:t xml:space="preserve">Eastern </w:t>
      </w:r>
      <w:r w:rsidR="003B4524">
        <w:t>oysters</w:t>
      </w:r>
      <w:r w:rsidR="004112BF">
        <w:t xml:space="preserve"> based on size</w:t>
      </w:r>
      <w:r w:rsidR="00A41CCC">
        <w:t>,</w:t>
      </w:r>
      <w:r w:rsidR="004112BF">
        <w:t xml:space="preserve"> </w:t>
      </w:r>
      <w:r w:rsidR="00A37FD7">
        <w:t>chemistry</w:t>
      </w:r>
      <w:r w:rsidR="006B11F9">
        <w:t xml:space="preserve">, and accompanying </w:t>
      </w:r>
      <w:r w:rsidR="006D51B2">
        <w:t xml:space="preserve">bacteria </w:t>
      </w:r>
      <w:r w:rsidR="006D51B2">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The consequences of this </w:t>
      </w:r>
      <w:r w:rsidR="002F0644">
        <w:t>bacterial selection in the larvae is observed</w:t>
      </w:r>
      <w:r w:rsidR="00EE20EB">
        <w:t xml:space="preserve"> </w:t>
      </w:r>
      <w:r w:rsidR="00030625">
        <w:t xml:space="preserve">in the relative </w:t>
      </w:r>
      <w:r w:rsidR="00D90BED">
        <w:t>abundances</w:t>
      </w:r>
      <w:r w:rsidR="00214212">
        <w:t xml:space="preserve"> and diversity</w:t>
      </w:r>
      <w:r w:rsidR="00030625">
        <w:t xml:space="preserve"> </w:t>
      </w:r>
      <w:r w:rsidR="00B5460E">
        <w:t xml:space="preserve">of </w:t>
      </w:r>
      <w:r w:rsidR="000F6BA3">
        <w:t>bacteria</w:t>
      </w:r>
      <w:r w:rsidR="00151C0A">
        <w:t xml:space="preserve">l </w:t>
      </w:r>
      <w:proofErr w:type="gramStart"/>
      <w:r w:rsidR="00151C0A">
        <w:t>taxa</w:t>
      </w:r>
      <w:r w:rsidR="00283096">
        <w:t>, and</w:t>
      </w:r>
      <w:proofErr w:type="gramEnd"/>
      <w:r w:rsidR="00EB1792">
        <w:t xml:space="preserve"> </w:t>
      </w:r>
      <w:r w:rsidR="00B5460E">
        <w:t>differs</w:t>
      </w:r>
      <w:r w:rsidR="00D32FB0">
        <w:t xml:space="preserve"> over time</w:t>
      </w:r>
      <w:r w:rsidR="00B5460E">
        <w:t xml:space="preserve"> with</w:t>
      </w:r>
      <w:r w:rsidR="00EB1792">
        <w:t xml:space="preserve"> the presence of the probiotic.</w:t>
      </w:r>
      <w:r w:rsidR="00C06EAA">
        <w:t xml:space="preserve"> </w:t>
      </w:r>
      <w:r w:rsidR="00E14ED5">
        <w:t xml:space="preserve">More effort is needed to elucidate </w:t>
      </w:r>
      <w:r w:rsidR="00AB7DDB">
        <w:t xml:space="preserve">the mechanisms of </w:t>
      </w:r>
      <w:r w:rsidR="001738CB">
        <w:t xml:space="preserve">differential </w:t>
      </w:r>
      <w:r w:rsidR="000513B7">
        <w:t xml:space="preserve">bacterial </w:t>
      </w:r>
      <w:r w:rsidR="001738CB">
        <w:t xml:space="preserve">selection </w:t>
      </w:r>
      <w:r w:rsidR="005A128C">
        <w:t xml:space="preserve">in aquaculture in the presence of probiotics. </w:t>
      </w:r>
    </w:p>
    <w:p w14:paraId="29C569F1" w14:textId="5399612F" w:rsidR="00F05E88" w:rsidRDefault="00F05E88" w:rsidP="00F05E88">
      <w:r>
        <w:t xml:space="preserve">Despite a </w:t>
      </w:r>
      <w:r w:rsidR="005539B1">
        <w:t xml:space="preserve">significant </w:t>
      </w:r>
      <w:r>
        <w:t>improvement in larval survival with the addition of the probiotic</w:t>
      </w:r>
      <w:r w:rsidR="005539B1">
        <w:t xml:space="preserve"> (</w:t>
      </w:r>
      <w:r w:rsidR="005539B1" w:rsidRPr="00AE6FD9">
        <w:rPr>
          <w:highlight w:val="yellow"/>
        </w:rPr>
        <w:t xml:space="preserve">Sohn et al. </w:t>
      </w:r>
      <w:r w:rsidR="005539B1" w:rsidRPr="00AE6FD9">
        <w:rPr>
          <w:i/>
          <w:highlight w:val="yellow"/>
        </w:rPr>
        <w:t>in prep</w:t>
      </w:r>
      <w:r w:rsidR="005539B1" w:rsidRPr="00821793">
        <w:t>)</w:t>
      </w:r>
      <w:r w:rsidRPr="00821793">
        <w:t xml:space="preserve">, there was no global effect on </w:t>
      </w:r>
      <w:r w:rsidR="00A711D7" w:rsidRPr="00821793">
        <w:t>bacterial</w:t>
      </w:r>
      <w:r w:rsidRPr="00821793">
        <w:t xml:space="preserve"> diversity or structure in any of the sample types</w:t>
      </w:r>
      <w:r w:rsidR="005539B1" w:rsidRPr="00821793">
        <w:t>, suggesting</w:t>
      </w:r>
      <w:r w:rsidR="005539B1">
        <w:t xml:space="preserve"> that the probiotic effect is exerted directly on the larvae (e.g. by modulation of the immune system) and/or that</w:t>
      </w:r>
      <w:r w:rsidR="004270D3">
        <w:t xml:space="preserve"> it</w:t>
      </w:r>
      <w:r w:rsidR="005539B1">
        <w:t xml:space="preserve"> is mediated by subtle, targeted changes in the microbiome</w:t>
      </w:r>
      <w:r>
        <w:t xml:space="preserve">. Previous studies of the impact of probiotics on microbiota in humans and fish </w:t>
      </w:r>
      <w:r w:rsidR="00FA778F">
        <w:t xml:space="preserve">also </w:t>
      </w:r>
      <w:r>
        <w:t xml:space="preserve">show subtle changes of </w:t>
      </w:r>
      <w:r>
        <w:lastRenderedPageBreak/>
        <w:t xml:space="preserve">certain taxa, but no consistent effect on the diversity of the host’s </w:t>
      </w:r>
      <w:r w:rsidR="00A711D7">
        <w:t>bacterial</w:t>
      </w:r>
      <w:r>
        <w:t xml:space="preserve"> community </w:t>
      </w:r>
      <w:r>
        <w:fldChar w:fldCharType="begin" w:fldLock="1"/>
      </w:r>
      <w:r w:rsidR="00D961A8">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 "schema" : "https://github.com/citation-style-language/schema/raw/master/csl-citation.json" }</w:instrText>
      </w:r>
      <w:r>
        <w:fldChar w:fldCharType="separate"/>
      </w:r>
      <w:r w:rsidR="00D961A8" w:rsidRPr="00D961A8">
        <w:rPr>
          <w:noProof/>
        </w:rPr>
        <w:t>(Boutin et al., 2013; Laursen et al., 2017; Merrifield and Carnevali, 2014; Schmidt et al., 2017; Standen et al., 2015)</w:t>
      </w:r>
      <w:r>
        <w:fldChar w:fldCharType="end"/>
      </w:r>
      <w:r>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E46D91">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t xml:space="preserve">The presence of the probiotic was confirmed with </w:t>
      </w:r>
      <w:r w:rsidR="00A278F0">
        <w:t xml:space="preserve">higher </w:t>
      </w:r>
      <w:r>
        <w:t xml:space="preserve">total </w:t>
      </w:r>
      <w:r>
        <w:rPr>
          <w:i/>
        </w:rPr>
        <w:t>Bacillus</w:t>
      </w:r>
      <w:r>
        <w:t xml:space="preserve"> </w:t>
      </w:r>
      <w:r w:rsidR="00906492">
        <w:t xml:space="preserve">spp. read </w:t>
      </w:r>
      <w:r>
        <w:t xml:space="preserve">counts in the probiotic-treated water and increased abundance throughout the Trials, </w:t>
      </w:r>
      <w:r w:rsidR="0083356C">
        <w:t>likely</w:t>
      </w:r>
      <w:r>
        <w:t xml:space="preserve"> due to natural mortality</w:t>
      </w:r>
      <w:r w:rsidR="00897630">
        <w:t xml:space="preserve"> </w:t>
      </w:r>
      <w:r w:rsidR="00783A06">
        <w:t xml:space="preserve">and therefore </w:t>
      </w:r>
      <w:r w:rsidR="00897630">
        <w:t>decreased</w:t>
      </w:r>
      <w:r w:rsidR="00783A06">
        <w:t xml:space="preserve"> </w:t>
      </w:r>
      <w:r w:rsidR="00897630">
        <w:t>grazing</w:t>
      </w:r>
      <w:r>
        <w:t xml:space="preserve"> in the tanks. </w:t>
      </w:r>
    </w:p>
    <w:p w14:paraId="157DFC2C" w14:textId="5DB737A2" w:rsidR="00F05E88" w:rsidRDefault="00F05E88" w:rsidP="00F05E88">
      <w:r>
        <w:t>A</w:t>
      </w:r>
      <w:r w:rsidRPr="00934F21">
        <w:t>mplification 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w:t>
      </w:r>
      <w:r w:rsidR="0023270C">
        <w:t>was</w:t>
      </w:r>
      <w:r>
        <w:t xml:space="preserve"> consistently more abundant in probiotic-treated rearing water, and </w:t>
      </w:r>
      <w:r w:rsidR="00B31926">
        <w:t>significantly</w:t>
      </w:r>
      <w:r w:rsidR="0023270C">
        <w:t xml:space="preserve"> </w:t>
      </w:r>
      <w:r>
        <w:t>decrease</w:t>
      </w:r>
      <w:r w:rsidR="0023270C">
        <w:t>d</w:t>
      </w:r>
      <w:r>
        <w:t xml:space="preserve"> with time in all three trials. </w:t>
      </w:r>
      <w:r>
        <w:rPr>
          <w:i/>
        </w:rPr>
        <w:t>Oceanospirillales</w:t>
      </w:r>
      <w:r>
        <w:t xml:space="preserve"> are heterotrophs commonly associated with mollusks and are found in the gills of many bivalves </w:t>
      </w:r>
      <w:r>
        <w:fldChar w:fldCharType="begin" w:fldLock="1"/>
      </w:r>
      <w:r w:rsidR="00BA2257">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w:t>
      </w:r>
      <w:r w:rsidR="0079292F">
        <w:t>famous</w:t>
      </w:r>
      <w:r>
        <w:t xml:space="preserve"> for their ability to degrade organic compounds in the environment and their abundance in oil plume microbial communities </w:t>
      </w:r>
      <w:r>
        <w:fldChar w:fldCharType="begin" w:fldLock="1"/>
      </w:r>
      <w:r w:rsidR="00E55C21">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w:t>
      </w:r>
      <w:r>
        <w:rPr>
          <w:i/>
        </w:rPr>
        <w:t>Oceanospirillales</w:t>
      </w:r>
      <w:r>
        <w:t xml:space="preserve"> </w:t>
      </w:r>
      <w:r w:rsidR="00CA069D">
        <w:t xml:space="preserve">abundance </w:t>
      </w:r>
      <w:r>
        <w:t xml:space="preserve">with probiotic treatment indicates that this group of bacteria may respond to the </w:t>
      </w:r>
      <w:r>
        <w:rPr>
          <w:i/>
        </w:rPr>
        <w:t>Bacillus</w:t>
      </w:r>
      <w:r>
        <w:t xml:space="preserve"> as a symbiont or mechanism of protection for the </w:t>
      </w:r>
      <w:r w:rsidR="00355138">
        <w:t xml:space="preserve">larval oysters. </w:t>
      </w:r>
    </w:p>
    <w:p w14:paraId="3044D1B2" w14:textId="1F6B2987" w:rsidR="00F05E88" w:rsidRDefault="00C1130C" w:rsidP="00F05E88">
      <w:r>
        <w:t>P</w:t>
      </w:r>
      <w:r w:rsidR="00484A45">
        <w:t xml:space="preserve">revious research (Sohn et al. 2016) suggested that probiotic treatment in the hatchery potentially decreases levels of </w:t>
      </w:r>
      <w:r w:rsidR="00484A45">
        <w:rPr>
          <w:i/>
        </w:rPr>
        <w:t xml:space="preserve">Vibrio </w:t>
      </w:r>
      <w:r w:rsidR="00484A45">
        <w:t xml:space="preserve">spp. in the hatchery. </w:t>
      </w:r>
      <w:r w:rsidR="00F05E88">
        <w:t xml:space="preserve">Characterization studies have shown that our probiotic species, </w:t>
      </w:r>
      <w:r w:rsidR="00F05E88">
        <w:rPr>
          <w:i/>
        </w:rPr>
        <w:t xml:space="preserve">Bacillus </w:t>
      </w:r>
      <w:r w:rsidR="00484A45">
        <w:rPr>
          <w:i/>
        </w:rPr>
        <w:t>pumilus</w:t>
      </w:r>
      <w:r w:rsidR="00F05E88">
        <w:t xml:space="preserve">, </w:t>
      </w:r>
      <w:r w:rsidR="00484A45">
        <w:t xml:space="preserve">as well as other </w:t>
      </w:r>
      <w:r w:rsidR="00484A45">
        <w:rPr>
          <w:i/>
        </w:rPr>
        <w:t xml:space="preserve">Bacillus </w:t>
      </w:r>
      <w:proofErr w:type="spellStart"/>
      <w:r w:rsidR="00484A45">
        <w:t>spp</w:t>
      </w:r>
      <w:proofErr w:type="spellEnd"/>
      <w:r w:rsidR="00484A45">
        <w:t>, inhibit</w:t>
      </w:r>
      <w:r w:rsidR="00F05E88">
        <w:t xml:space="preserve"> </w:t>
      </w:r>
      <w:r w:rsidR="00F05E88">
        <w:rPr>
          <w:i/>
        </w:rPr>
        <w:t>in vitro</w:t>
      </w:r>
      <w:r w:rsidR="00F05E88">
        <w:t xml:space="preserve"> growth of </w:t>
      </w:r>
      <w:r w:rsidR="00F05E88">
        <w:rPr>
          <w:i/>
        </w:rPr>
        <w:t xml:space="preserve">Vibrios </w:t>
      </w:r>
      <w:r w:rsidR="00F05E88">
        <w:rPr>
          <w:i/>
        </w:rPr>
        <w:fldChar w:fldCharType="begin" w:fldLock="1"/>
      </w:r>
      <w:r w:rsidR="00BA2257">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This trend is also observed in the number of </w:t>
      </w:r>
      <w:r w:rsidR="00F05E88">
        <w:rPr>
          <w:i/>
        </w:rPr>
        <w:t>Vibrio</w:t>
      </w:r>
      <w:r w:rsidR="00F05E88">
        <w:t xml:space="preserve"> reads in our 16S </w:t>
      </w:r>
      <w:r w:rsidR="00022D41">
        <w:t>study but</w:t>
      </w:r>
      <w:r w:rsidR="00F05E88">
        <w:t xml:space="preserve"> is not significant due to </w:t>
      </w:r>
      <w:r w:rsidR="00721E3E">
        <w:t xml:space="preserve">high variability and </w:t>
      </w:r>
      <w:r w:rsidR="00F05E88">
        <w:t xml:space="preserve">small sample sizes. </w:t>
      </w:r>
      <w:r w:rsidR="00721E3E">
        <w:t xml:space="preserve">Moreover, failure to detect a significant decrease in </w:t>
      </w:r>
      <w:r w:rsidR="00721E3E">
        <w:rPr>
          <w:i/>
        </w:rPr>
        <w:t xml:space="preserve">Vibrio </w:t>
      </w:r>
      <w:r w:rsidR="00721E3E">
        <w:t xml:space="preserve">reads in Trial 2 was most probably due to the low abundance of </w:t>
      </w:r>
      <w:r w:rsidR="00A3318A" w:rsidRPr="00A3318A">
        <w:rPr>
          <w:i/>
        </w:rPr>
        <w:t>V</w:t>
      </w:r>
      <w:r w:rsidR="00721E3E" w:rsidRPr="00A3318A">
        <w:rPr>
          <w:i/>
        </w:rPr>
        <w:t>ibrios</w:t>
      </w:r>
      <w:r w:rsidR="00721E3E">
        <w:t xml:space="preserve"> in this trial, which was conducted in January, when there is lower environmental </w:t>
      </w:r>
      <w:r w:rsidR="00721E3E">
        <w:rPr>
          <w:i/>
        </w:rPr>
        <w:t>Vibrio</w:t>
      </w:r>
      <w:r w:rsidR="00721E3E">
        <w:t xml:space="preserve"> presence </w:t>
      </w:r>
      <w:r w:rsidR="00721E3E">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Interestingly, our research indicates that probiotic treatment leads to </w:t>
      </w:r>
      <w:r w:rsidR="00F05E88">
        <w:t xml:space="preserve">increased </w:t>
      </w:r>
      <w:r w:rsidR="00721E3E">
        <w:t xml:space="preserve">diversity in water and swabs through time. Moreover, the analysis of single base pair changes in </w:t>
      </w:r>
      <w:r w:rsidR="00721E3E">
        <w:rPr>
          <w:i/>
        </w:rPr>
        <w:t>Vibrio</w:t>
      </w:r>
      <w:r w:rsidR="00721E3E">
        <w:t xml:space="preserve"> species in the water samples from the high-resolution sequencing performed in Trial 3 reveal</w:t>
      </w:r>
      <w:r w:rsidR="0033059C">
        <w:t>ed that</w:t>
      </w:r>
      <w:r w:rsidR="00924A9B">
        <w:t>, o</w:t>
      </w:r>
      <w:r w:rsidR="00434B54">
        <w:t xml:space="preserve">ver time, the </w:t>
      </w:r>
      <w:r w:rsidR="00434B54" w:rsidRPr="0073575F">
        <w:rPr>
          <w:i/>
        </w:rPr>
        <w:t>Vibrio</w:t>
      </w:r>
      <w:r w:rsidR="00434B54">
        <w:t xml:space="preserve"> community in the probiotic-treated rearing water transitioned from a predominance in potentially pathogenic species, similar to</w:t>
      </w:r>
      <w:r w:rsidR="00721E3E">
        <w:t xml:space="preserve"> </w:t>
      </w:r>
      <w:r w:rsidR="00721E3E" w:rsidRPr="00754A42">
        <w:rPr>
          <w:i/>
        </w:rPr>
        <w:t>Vibrio alginolyticus</w:t>
      </w:r>
      <w:r w:rsidR="00721E3E">
        <w:t xml:space="preserve"> WW1, a virulent pathogen originally isolated from amphioxus </w:t>
      </w:r>
      <w:r w:rsidR="00721E3E">
        <w:fldChar w:fldCharType="begin" w:fldLock="1"/>
      </w:r>
      <w:r w:rsidR="00BA2257">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BA2257">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924A9B" w:rsidRPr="00FD7397">
        <w:t>This</w:t>
      </w:r>
      <w:r w:rsidR="00924A9B">
        <w:t xml:space="preserve"> trend further confirms that the addition of the </w:t>
      </w:r>
      <w:r w:rsidR="00924A9B">
        <w:rPr>
          <w:i/>
        </w:rPr>
        <w:t>Bacillus</w:t>
      </w:r>
      <w:r w:rsidR="00924A9B">
        <w:t xml:space="preserve"> probiotic causes subtle changes in certain taxa in the hatchery system, </w:t>
      </w:r>
      <w:r w:rsidR="00970405">
        <w:t>especially</w:t>
      </w:r>
      <w:r w:rsidR="00924A9B">
        <w:t xml:space="preserve"> the </w:t>
      </w:r>
      <w:r w:rsidR="00924A9B">
        <w:rPr>
          <w:i/>
        </w:rPr>
        <w:t>Vibrio</w:t>
      </w:r>
      <w:r w:rsidR="00924A9B">
        <w:t xml:space="preserve"> taxon. </w:t>
      </w:r>
    </w:p>
    <w:p w14:paraId="22A4EC51" w14:textId="526F2520"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BA2257">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FE701C">
        <w:rPr>
          <w:i/>
        </w:rPr>
        <w:t xml:space="preserve">Bacillus 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B0121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r w:rsidR="00E73C18">
        <w:rPr>
          <w:i/>
        </w:rPr>
        <w:t>Vibrio</w:t>
      </w:r>
      <w:r w:rsidR="00727F67">
        <w:rPr>
          <w:i/>
        </w:rPr>
        <w:t>nales</w:t>
      </w:r>
      <w:r w:rsidR="00E73C18">
        <w:t xml:space="preserve">) </w:t>
      </w:r>
      <w:r w:rsidR="00B632D9">
        <w:t xml:space="preserve">could open niches in the oyster </w:t>
      </w:r>
      <w:r w:rsidR="00B632D9">
        <w:lastRenderedPageBreak/>
        <w:t>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4F713B2C" w:rsidR="005A4881" w:rsidRDefault="008205B2" w:rsidP="005A4881">
      <w:r w:rsidRPr="008205B2">
        <w:t>The co-occurrence network provide</w:t>
      </w:r>
      <w:r w:rsidR="007C5F7C">
        <w:t>s</w:t>
      </w:r>
      <w:r w:rsidRPr="008205B2">
        <w:t xml:space="preserve">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r w:rsidR="000A35F5">
        <w:t xml:space="preserve"> For example,</w:t>
      </w:r>
      <w:r w:rsidR="005C34A2">
        <w:t xml:space="preserve"> analyzing the microbiome</w:t>
      </w:r>
      <w:r w:rsidR="00391630">
        <w:t xml:space="preserve"> </w:t>
      </w:r>
      <w:r w:rsidR="00FC5544">
        <w:t>during</w:t>
      </w:r>
      <w:r w:rsidR="000A35F5">
        <w:t xml:space="preserve"> </w:t>
      </w:r>
      <w:r w:rsidR="00FD1378">
        <w:rPr>
          <w:i/>
        </w:rPr>
        <w:t xml:space="preserve">in vivo </w:t>
      </w:r>
      <w:r w:rsidR="00FD1378">
        <w:t>assays and challenges would</w:t>
      </w:r>
      <w:r w:rsidR="00FD5CB0">
        <w:t xml:space="preserve"> ensure that the </w:t>
      </w:r>
      <w:r w:rsidR="003B6E9F">
        <w:t>entire</w:t>
      </w:r>
      <w:r w:rsidR="00FD5CB0">
        <w:t xml:space="preserve"> bacterial community is present and </w:t>
      </w:r>
      <w:r w:rsidR="0013116A">
        <w:t>considered</w:t>
      </w:r>
      <w:r w:rsidR="00916D86">
        <w:t xml:space="preserve">. Co-culturing </w:t>
      </w:r>
      <w:r w:rsidR="00916D86">
        <w:rPr>
          <w:i/>
        </w:rPr>
        <w:t>Bacillus</w:t>
      </w:r>
      <w:r w:rsidR="00916D86">
        <w:t xml:space="preserve"> with an </w:t>
      </w:r>
      <w:r w:rsidR="00916D86">
        <w:rPr>
          <w:i/>
        </w:rPr>
        <w:t>Oceanospirillales</w:t>
      </w:r>
      <w:r w:rsidR="00916D86">
        <w:t xml:space="preserve"> symbiont may result in amplified protection </w:t>
      </w:r>
      <w:r w:rsidR="00FE43D5">
        <w:t>for the oysters</w:t>
      </w:r>
      <w:r w:rsidR="00D567A1">
        <w:t>.</w:t>
      </w:r>
      <w:r w:rsidR="00FD1378">
        <w:t xml:space="preserve"> </w:t>
      </w:r>
      <w:r w:rsidR="00EF5CC5">
        <w:t>The b</w:t>
      </w:r>
      <w:r w:rsidR="005A4881">
        <w:t>acterial community dynamics</w:t>
      </w:r>
      <w:r w:rsidR="00EF5CC5">
        <w:t xml:space="preserve"> observed in this study</w:t>
      </w:r>
      <w:r w:rsidR="005A4881">
        <w:t xml:space="preserve"> indicate a variety of interactions between the oysters, </w:t>
      </w:r>
      <w:r w:rsidR="005A4881">
        <w:rPr>
          <w:i/>
        </w:rPr>
        <w:t>Vibrio</w:t>
      </w:r>
      <w:r w:rsidR="005A4881">
        <w:t xml:space="preserve">, and the </w:t>
      </w:r>
      <w:r w:rsidR="005A4881">
        <w:rPr>
          <w:i/>
        </w:rPr>
        <w:t>Bacillus</w:t>
      </w:r>
      <w:r w:rsidR="005A4881">
        <w:t xml:space="preserve"> probiotic. First, the larvae are concentrating certain </w:t>
      </w:r>
      <w:r w:rsidR="005A4881">
        <w:rPr>
          <w:i/>
        </w:rPr>
        <w:t>Vibrio</w:t>
      </w:r>
      <w:r w:rsidR="005A4881">
        <w:t xml:space="preserve"> bacteria in high abundances, regardless of probiotic treatment, as known molluscan symbionts </w:t>
      </w:r>
      <w:r w:rsidR="005A4881">
        <w:fldChar w:fldCharType="begin" w:fldLock="1"/>
      </w:r>
      <w:r w:rsidR="00BA2257">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These opportunistic </w:t>
      </w:r>
      <w:r w:rsidR="005A4881">
        <w:rPr>
          <w:i/>
        </w:rPr>
        <w:t xml:space="preserve">Vibrio </w:t>
      </w:r>
      <w:r w:rsidR="005A4881">
        <w:t xml:space="preserve">species may be outcompeted by other symbiotic bacteria in the water over time, leading to a decrease in abundance in both the larvae and biofilms </w:t>
      </w:r>
      <w:r w:rsidR="005A4881">
        <w:fldChar w:fldCharType="begin" w:fldLock="1"/>
      </w:r>
      <w:r w:rsidR="00BA2257">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plainTextFormattedCitation" : "(Beaz-Hidalgo et al., 2010a)", "previouslyFormattedCitation" : "(Beaz-Hidalgo et al., 2010a)" }, "properties" : {  }, "schema" : "https://github.com/citation-style-language/schema/raw/master/csl-citation.json" }</w:instrText>
      </w:r>
      <w:r w:rsidR="005A4881">
        <w:fldChar w:fldCharType="separate"/>
      </w:r>
      <w:r w:rsidR="005A4881" w:rsidRPr="007D5DCA">
        <w:rPr>
          <w:noProof/>
        </w:rPr>
        <w:t>(Beaz-Hidalgo et al., 2010a)</w:t>
      </w:r>
      <w:r w:rsidR="005A4881">
        <w:fldChar w:fldCharType="end"/>
      </w:r>
      <w:r w:rsidR="005A4881">
        <w:t xml:space="preserve">. Lastly, although the growth of </w:t>
      </w:r>
      <w:r w:rsidR="005A4881">
        <w:rPr>
          <w:i/>
        </w:rPr>
        <w:t xml:space="preserve">Vibrios </w:t>
      </w:r>
      <w:r w:rsidR="005A4881">
        <w:t xml:space="preserve">in the water decreases with probiotic treatment, this may result in the diversification of </w:t>
      </w:r>
      <w:r w:rsidR="005A4881">
        <w:rPr>
          <w:i/>
        </w:rPr>
        <w:t>Vibrios</w:t>
      </w:r>
      <w:r w:rsidR="005A4881">
        <w:t xml:space="preserve"> over time. Unfortunately, this 16S rDNA study is limited in its ability to determine the species or pathogenicity of the </w:t>
      </w:r>
      <w:r w:rsidR="005A4881">
        <w:rPr>
          <w:i/>
        </w:rPr>
        <w:t>Vibrio</w:t>
      </w:r>
      <w:r w:rsidR="005A4881">
        <w:t xml:space="preserve"> populations in each sample. </w:t>
      </w:r>
    </w:p>
    <w:p w14:paraId="39408ADB" w14:textId="428E5AA7"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proofErr w:type="spellStart"/>
      <w:r w:rsidR="002A038F">
        <w:rPr>
          <w:i/>
        </w:rPr>
        <w:t>Vibrios</w:t>
      </w:r>
      <w:proofErr w:type="spellEnd"/>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4B35D7DB" w14:textId="29B4467C"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BA2257">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w:t>
      </w:r>
      <w:r w:rsidR="005A4881">
        <w:t>identify processes involved in probiotic activity</w:t>
      </w:r>
      <w:r w:rsidRPr="008205B2">
        <w:t xml:space="preserve">.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6F1DEA28" w14:textId="31F94CDE" w:rsidR="00B01214" w:rsidRPr="00B01214" w:rsidRDefault="002937BF" w:rsidP="00B01214">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01214" w:rsidRPr="00B01214">
        <w:rPr>
          <w:rFonts w:cs="Times New Roman"/>
          <w:noProof/>
          <w:szCs w:val="24"/>
        </w:rPr>
        <w:t xml:space="preserve">Andrews, S. (2010). FastQC: A quality control tool for high throughput sequence data. </w:t>
      </w:r>
      <w:r w:rsidR="00B01214" w:rsidRPr="00B01214">
        <w:rPr>
          <w:rFonts w:cs="Times New Roman"/>
          <w:i/>
          <w:iCs/>
          <w:noProof/>
          <w:szCs w:val="24"/>
        </w:rPr>
        <w:t>Ref. Source</w:t>
      </w:r>
      <w:r w:rsidR="00B01214" w:rsidRPr="00B01214">
        <w:rPr>
          <w:rFonts w:cs="Times New Roman"/>
          <w:noProof/>
          <w:szCs w:val="24"/>
        </w:rPr>
        <w:t>.</w:t>
      </w:r>
    </w:p>
    <w:p w14:paraId="69ACFA1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Asmani, K., Petton, B., Le Grand, J., Mounier, J., Robert, R., and Nicolas, J. L. (2016). Establishment of microbiota in larval culture of Pacific oyster, Crassostrea gigas. </w:t>
      </w:r>
      <w:r w:rsidRPr="00B01214">
        <w:rPr>
          <w:rFonts w:cs="Times New Roman"/>
          <w:i/>
          <w:iCs/>
          <w:noProof/>
          <w:szCs w:val="24"/>
        </w:rPr>
        <w:t>Aquaculture</w:t>
      </w:r>
      <w:r w:rsidRPr="00B01214">
        <w:rPr>
          <w:rFonts w:cs="Times New Roman"/>
          <w:noProof/>
          <w:szCs w:val="24"/>
        </w:rPr>
        <w:t xml:space="preserve"> 464, 434–444. doi:10.1016/j.aquaculture.2016.07.020.</w:t>
      </w:r>
    </w:p>
    <w:p w14:paraId="2C0229A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ldwin, B. S. (1995). Selective particle ingestion by oyster larvae (Crassostrea virginica) feeding on natural seston and cultured algae. </w:t>
      </w:r>
      <w:r w:rsidRPr="00B01214">
        <w:rPr>
          <w:rFonts w:cs="Times New Roman"/>
          <w:i/>
          <w:iCs/>
          <w:noProof/>
          <w:szCs w:val="24"/>
        </w:rPr>
        <w:t>Mar. Biol.</w:t>
      </w:r>
      <w:r w:rsidRPr="00B01214">
        <w:rPr>
          <w:rFonts w:cs="Times New Roman"/>
          <w:noProof/>
          <w:szCs w:val="24"/>
        </w:rPr>
        <w:t xml:space="preserve"> 123, 95–107. doi:10.1007/BF00350328.</w:t>
      </w:r>
    </w:p>
    <w:p w14:paraId="6A03DBF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rberán, A., Bates, S. T., Casamayor, E. O., and Fierer, N. (2012). Using network analysis to explore co-occurrence patterns in soil microbial communities. </w:t>
      </w:r>
      <w:r w:rsidRPr="00B01214">
        <w:rPr>
          <w:rFonts w:cs="Times New Roman"/>
          <w:i/>
          <w:iCs/>
          <w:noProof/>
          <w:szCs w:val="24"/>
        </w:rPr>
        <w:t>ISME J.</w:t>
      </w:r>
      <w:r w:rsidRPr="00B01214">
        <w:rPr>
          <w:rFonts w:cs="Times New Roman"/>
          <w:noProof/>
          <w:szCs w:val="24"/>
        </w:rPr>
        <w:t xml:space="preserve"> 6, 343–351. doi:10.1038/ismej.2011.119.</w:t>
      </w:r>
    </w:p>
    <w:p w14:paraId="311A11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az-Hidalgo, R., Balboa, S., Romalde, J. L., and Figueras, M. J. (2010a). Diversity and pathogenecity of Vibrio species in cultured bivalve molluscs. </w:t>
      </w:r>
      <w:r w:rsidRPr="00B01214">
        <w:rPr>
          <w:rFonts w:cs="Times New Roman"/>
          <w:i/>
          <w:iCs/>
          <w:noProof/>
          <w:szCs w:val="24"/>
        </w:rPr>
        <w:t>Environ. Microbiol. Rep.</w:t>
      </w:r>
      <w:r w:rsidRPr="00B01214">
        <w:rPr>
          <w:rFonts w:cs="Times New Roman"/>
          <w:noProof/>
          <w:szCs w:val="24"/>
        </w:rPr>
        <w:t xml:space="preserve"> 2, 34–43. doi:10.1111/j.1758-2229.2010.00135.x.</w:t>
      </w:r>
    </w:p>
    <w:p w14:paraId="500B4CB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B01214">
        <w:rPr>
          <w:rFonts w:cs="Times New Roman"/>
          <w:i/>
          <w:iCs/>
          <w:noProof/>
          <w:szCs w:val="24"/>
        </w:rPr>
        <w:t>Syst. Appl. Microbiol.</w:t>
      </w:r>
      <w:r w:rsidRPr="00B01214">
        <w:rPr>
          <w:rFonts w:cs="Times New Roman"/>
          <w:noProof/>
          <w:szCs w:val="24"/>
        </w:rPr>
        <w:t xml:space="preserve"> 33, 311–315. doi:10.1016/j.syapm.2010.06.007.</w:t>
      </w:r>
    </w:p>
    <w:p w14:paraId="5C8C1F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inart, R. A., Nyholm, S. V., Dubilier, N., and Girguis, P. R. (2014). Intracellular Oceanospirillales inhabit the gills of the hydrothermal vent snail </w:t>
      </w:r>
      <w:r w:rsidRPr="00B01214">
        <w:rPr>
          <w:rFonts w:cs="Times New Roman"/>
          <w:i/>
          <w:iCs/>
          <w:noProof/>
          <w:szCs w:val="24"/>
        </w:rPr>
        <w:t>A</w:t>
      </w:r>
      <w:r w:rsidRPr="00B01214">
        <w:rPr>
          <w:rFonts w:cs="Times New Roman"/>
          <w:noProof/>
          <w:szCs w:val="24"/>
        </w:rPr>
        <w:t xml:space="preserve"> </w:t>
      </w:r>
      <w:r w:rsidRPr="00B01214">
        <w:rPr>
          <w:rFonts w:cs="Times New Roman"/>
          <w:i/>
          <w:iCs/>
          <w:noProof/>
          <w:szCs w:val="24"/>
        </w:rPr>
        <w:t>lviniconcha</w:t>
      </w:r>
      <w:r w:rsidRPr="00B01214">
        <w:rPr>
          <w:rFonts w:cs="Times New Roman"/>
          <w:noProof/>
          <w:szCs w:val="24"/>
        </w:rPr>
        <w:t xml:space="preserve"> with chemosynthetic, γ-Proteobacterial symbionts. </w:t>
      </w:r>
      <w:r w:rsidRPr="00B01214">
        <w:rPr>
          <w:rFonts w:cs="Times New Roman"/>
          <w:i/>
          <w:iCs/>
          <w:noProof/>
          <w:szCs w:val="24"/>
        </w:rPr>
        <w:t>Environ. Microbiol. Rep.</w:t>
      </w:r>
      <w:r w:rsidRPr="00B01214">
        <w:rPr>
          <w:rFonts w:cs="Times New Roman"/>
          <w:noProof/>
          <w:szCs w:val="24"/>
        </w:rPr>
        <w:t xml:space="preserve"> 6, 656–664. doi:10.1111/1758-2229.12183.</w:t>
      </w:r>
    </w:p>
    <w:p w14:paraId="069292A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rnardet, J.-F., Bernardet, and Jean‐François (2015). “Flavobacteriales ord. nov,” in </w:t>
      </w:r>
      <w:r w:rsidRPr="00B01214">
        <w:rPr>
          <w:rFonts w:cs="Times New Roman"/>
          <w:i/>
          <w:iCs/>
          <w:noProof/>
          <w:szCs w:val="24"/>
        </w:rPr>
        <w:t>Bergey’s Manual of Systematics of Archaea and Bacteria</w:t>
      </w:r>
      <w:r w:rsidRPr="00B01214">
        <w:rPr>
          <w:rFonts w:cs="Times New Roman"/>
          <w:noProof/>
          <w:szCs w:val="24"/>
        </w:rPr>
        <w:t xml:space="preserve"> (Chichester, UK: John Wiley &amp; Sons, Ltd), 1–2. doi:10.1002/9781118960608.obm00033.</w:t>
      </w:r>
    </w:p>
    <w:p w14:paraId="4011A2F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lger, A. M., Lohse, M., and Usadel, B. (2014). Trimmomatic: a flexible trimmer for Illumina sequence data. </w:t>
      </w:r>
      <w:r w:rsidRPr="00B01214">
        <w:rPr>
          <w:rFonts w:cs="Times New Roman"/>
          <w:i/>
          <w:iCs/>
          <w:noProof/>
          <w:szCs w:val="24"/>
        </w:rPr>
        <w:t>Bioinformatics</w:t>
      </w:r>
      <w:r w:rsidRPr="00B01214">
        <w:rPr>
          <w:rFonts w:cs="Times New Roman"/>
          <w:noProof/>
          <w:szCs w:val="24"/>
        </w:rPr>
        <w:t xml:space="preserve"> 30, 2114–2120. doi:10.1093/bioinformatics/btu170.</w:t>
      </w:r>
    </w:p>
    <w:p w14:paraId="7FA6507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utin, S., Audet, C., and Derome, N. (2013). Probiotic treatment by indigenous bacteria decreases mortality without disturbing the natural microbiota of Salvelinus fontinalis. </w:t>
      </w:r>
      <w:r w:rsidRPr="00B01214">
        <w:rPr>
          <w:rFonts w:cs="Times New Roman"/>
          <w:i/>
          <w:iCs/>
          <w:noProof/>
          <w:szCs w:val="24"/>
        </w:rPr>
        <w:t>Can. J. Microbiol.</w:t>
      </w:r>
      <w:r w:rsidRPr="00B01214">
        <w:rPr>
          <w:rFonts w:cs="Times New Roman"/>
          <w:noProof/>
          <w:szCs w:val="24"/>
        </w:rPr>
        <w:t xml:space="preserve"> 59, 662–70. doi:10.1139/cjm-2013-0443.</w:t>
      </w:r>
    </w:p>
    <w:p w14:paraId="2A6B05C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urge, C. A., Closek, C. J., Friedman, C. S., Groner, M. L., Jenkins, C. M., Shore-Maggio, A., et al. (2016). The Use of Filter-feeders to Manage Disease in a Changing World. in </w:t>
      </w:r>
      <w:r w:rsidRPr="00B01214">
        <w:rPr>
          <w:rFonts w:cs="Times New Roman"/>
          <w:i/>
          <w:iCs/>
          <w:noProof/>
          <w:szCs w:val="24"/>
        </w:rPr>
        <w:t>Integrative and Comparative Biology</w:t>
      </w:r>
      <w:r w:rsidRPr="00B01214">
        <w:rPr>
          <w:rFonts w:cs="Times New Roman"/>
          <w:noProof/>
          <w:szCs w:val="24"/>
        </w:rPr>
        <w:t xml:space="preserve"> (Oxford University Press), 573–587. doi:10.1093/icb/icw048.</w:t>
      </w:r>
    </w:p>
    <w:p w14:paraId="66C8B36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hauhan, A., Wafula, D., Lewis, D. E., and Pathak, A. (2014). Metagenomic Assessment of the Eastern Oyster-Associated Microbiota. </w:t>
      </w:r>
      <w:r w:rsidRPr="00B01214">
        <w:rPr>
          <w:rFonts w:cs="Times New Roman"/>
          <w:i/>
          <w:iCs/>
          <w:noProof/>
          <w:szCs w:val="24"/>
        </w:rPr>
        <w:t>Genome Announc.</w:t>
      </w:r>
      <w:r w:rsidRPr="00B01214">
        <w:rPr>
          <w:rFonts w:cs="Times New Roman"/>
          <w:noProof/>
          <w:szCs w:val="24"/>
        </w:rPr>
        <w:t xml:space="preserve"> 2, e01083-14-e01083-14. doi:10.1128/genomeA.01083-14.</w:t>
      </w:r>
    </w:p>
    <w:p w14:paraId="3C982F2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P. M., Carreira, S., Lobo, J., and Costa, M. H. (2012). Molecular detection of prokaryote and protozoan parasites in the commercial bivalve Ruditapes decussatus from southern Portugal. </w:t>
      </w:r>
      <w:r w:rsidRPr="00B01214">
        <w:rPr>
          <w:rFonts w:cs="Times New Roman"/>
          <w:i/>
          <w:iCs/>
          <w:noProof/>
          <w:szCs w:val="24"/>
        </w:rPr>
        <w:t>Aquaculture</w:t>
      </w:r>
      <w:r w:rsidRPr="00B01214">
        <w:rPr>
          <w:rFonts w:cs="Times New Roman"/>
          <w:noProof/>
          <w:szCs w:val="24"/>
        </w:rPr>
        <w:t xml:space="preserve"> 370–371, 61–67. doi:10.1016/j.aquaculture.2012.10.006.</w:t>
      </w:r>
    </w:p>
    <w:p w14:paraId="355664E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B01214">
        <w:rPr>
          <w:rFonts w:cs="Times New Roman"/>
          <w:i/>
          <w:iCs/>
          <w:noProof/>
          <w:szCs w:val="24"/>
        </w:rPr>
        <w:t>Appl. Environ. Microbiol.</w:t>
      </w:r>
      <w:r w:rsidRPr="00B01214">
        <w:rPr>
          <w:rFonts w:cs="Times New Roman"/>
          <w:noProof/>
          <w:szCs w:val="24"/>
        </w:rPr>
        <w:t xml:space="preserve"> 76, 1290–1293. doi:10.1128/AEM.00861-09.</w:t>
      </w:r>
    </w:p>
    <w:p w14:paraId="4E69DB6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ixon, P. (2003). VEGAN, a package of R functions for community ecology. </w:t>
      </w:r>
      <w:r w:rsidRPr="00B01214">
        <w:rPr>
          <w:rFonts w:cs="Times New Roman"/>
          <w:i/>
          <w:iCs/>
          <w:noProof/>
          <w:szCs w:val="24"/>
        </w:rPr>
        <w:t>J. Veg. Sci.</w:t>
      </w:r>
      <w:r w:rsidRPr="00B01214">
        <w:rPr>
          <w:rFonts w:cs="Times New Roman"/>
          <w:noProof/>
          <w:szCs w:val="24"/>
        </w:rPr>
        <w:t xml:space="preserve"> 14, 927–930. doi:10.1111/j.1654-1103.2003.tb02228.x.</w:t>
      </w:r>
    </w:p>
    <w:p w14:paraId="4E13681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ert, J., Barja, J. L., and Romalde, J. L. (2017). New insights into pathogenic vibrios affecting bivalves in hatcheries: Present and future prospects. </w:t>
      </w:r>
      <w:r w:rsidRPr="00B01214">
        <w:rPr>
          <w:rFonts w:cs="Times New Roman"/>
          <w:i/>
          <w:iCs/>
          <w:noProof/>
          <w:szCs w:val="24"/>
        </w:rPr>
        <w:t>Front. Microbiol.</w:t>
      </w:r>
      <w:r w:rsidRPr="00B01214">
        <w:rPr>
          <w:rFonts w:cs="Times New Roman"/>
          <w:noProof/>
          <w:szCs w:val="24"/>
        </w:rPr>
        <w:t xml:space="preserve"> 8, 762. doi:10.3389/fmicb.2017.00762.</w:t>
      </w:r>
    </w:p>
    <w:p w14:paraId="598E355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B01214">
        <w:rPr>
          <w:rFonts w:cs="Times New Roman"/>
          <w:i/>
          <w:iCs/>
          <w:noProof/>
          <w:szCs w:val="24"/>
        </w:rPr>
        <w:t>Environ. Sci. Technol.</w:t>
      </w:r>
      <w:r w:rsidRPr="00B01214">
        <w:rPr>
          <w:rFonts w:cs="Times New Roman"/>
          <w:noProof/>
          <w:szCs w:val="24"/>
        </w:rPr>
        <w:t xml:space="preserve"> 47, 10860–10867. doi:10.1021/es401676y.</w:t>
      </w:r>
    </w:p>
    <w:p w14:paraId="3FA140C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lston, R., Leibovitz, L., Relyea, D., and Zatila, J. (1981). Diagnosis of vibriosis in a commercial oyster hatchery epizootic: Diagnostic tools and management features. </w:t>
      </w:r>
      <w:r w:rsidRPr="00B01214">
        <w:rPr>
          <w:rFonts w:cs="Times New Roman"/>
          <w:i/>
          <w:iCs/>
          <w:noProof/>
          <w:szCs w:val="24"/>
        </w:rPr>
        <w:t>Aquaculture</w:t>
      </w:r>
      <w:r w:rsidRPr="00B01214">
        <w:rPr>
          <w:rFonts w:cs="Times New Roman"/>
          <w:noProof/>
          <w:szCs w:val="24"/>
        </w:rPr>
        <w:t xml:space="preserve"> 24, 53–62. doi:10.1016/0044-8486(81)90043-0.</w:t>
      </w:r>
    </w:p>
    <w:p w14:paraId="283E8A3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B01214">
        <w:rPr>
          <w:rFonts w:cs="Times New Roman"/>
          <w:i/>
          <w:iCs/>
          <w:noProof/>
          <w:szCs w:val="24"/>
        </w:rPr>
        <w:t>Biol. Bull.</w:t>
      </w:r>
      <w:r w:rsidRPr="00B01214">
        <w:rPr>
          <w:rFonts w:cs="Times New Roman"/>
          <w:noProof/>
          <w:szCs w:val="24"/>
        </w:rPr>
        <w:t xml:space="preserve"> 217, 130–141. doi:217/2/130 [pii].</w:t>
      </w:r>
    </w:p>
    <w:p w14:paraId="0248AF0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Maignien, L., Sul, W. J., Murphy, L. G., Grim, S. L., Morrison, H. G., et al. (2013a). Oligotyping: Differentiating between closely related microbial taxa using 16S rRNA gene data. </w:t>
      </w:r>
      <w:r w:rsidRPr="00B01214">
        <w:rPr>
          <w:rFonts w:cs="Times New Roman"/>
          <w:i/>
          <w:iCs/>
          <w:noProof/>
          <w:szCs w:val="24"/>
        </w:rPr>
        <w:t>Methods Ecol. Evol.</w:t>
      </w:r>
      <w:r w:rsidRPr="00B01214">
        <w:rPr>
          <w:rFonts w:cs="Times New Roman"/>
          <w:noProof/>
          <w:szCs w:val="24"/>
        </w:rPr>
        <w:t xml:space="preserve"> 4, 1111–1119. doi:10.1111/2041-210X.12114.</w:t>
      </w:r>
    </w:p>
    <w:p w14:paraId="39706E7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Vineis, J. H., Morrison, H. G., and Sogin, M. L. (2013b). A Filtering Method to Generate High Quality Short Reads Using Illumina Paired-End Technology. </w:t>
      </w:r>
      <w:r w:rsidRPr="00B01214">
        <w:rPr>
          <w:rFonts w:cs="Times New Roman"/>
          <w:i/>
          <w:iCs/>
          <w:noProof/>
          <w:szCs w:val="24"/>
        </w:rPr>
        <w:t>PLoS One</w:t>
      </w:r>
      <w:r w:rsidRPr="00B01214">
        <w:rPr>
          <w:rFonts w:cs="Times New Roman"/>
          <w:noProof/>
          <w:szCs w:val="24"/>
        </w:rPr>
        <w:t xml:space="preserve"> 8, e66643. doi:10.1371/journal.pone.0066643.</w:t>
      </w:r>
    </w:p>
    <w:p w14:paraId="294AE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FAO (2015). </w:t>
      </w:r>
      <w:r w:rsidRPr="00B01214">
        <w:rPr>
          <w:rFonts w:cs="Times New Roman"/>
          <w:i/>
          <w:iCs/>
          <w:noProof/>
          <w:szCs w:val="24"/>
        </w:rPr>
        <w:t>Fishery and Aquaculture Statistics</w:t>
      </w:r>
      <w:r w:rsidRPr="00B01214">
        <w:rPr>
          <w:rFonts w:cs="Times New Roman"/>
          <w:noProof/>
          <w:szCs w:val="24"/>
        </w:rPr>
        <w:t>.</w:t>
      </w:r>
    </w:p>
    <w:p w14:paraId="3AC94C2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B01214">
        <w:rPr>
          <w:rFonts w:cs="Times New Roman"/>
          <w:i/>
          <w:iCs/>
          <w:noProof/>
          <w:szCs w:val="24"/>
        </w:rPr>
        <w:t>J. Appl. Microbiol.</w:t>
      </w:r>
      <w:r w:rsidRPr="00B01214">
        <w:rPr>
          <w:rFonts w:cs="Times New Roman"/>
          <w:noProof/>
          <w:szCs w:val="24"/>
        </w:rPr>
        <w:t xml:space="preserve"> 122, 601–614. doi:10.1111/jam.13382.</w:t>
      </w:r>
    </w:p>
    <w:p w14:paraId="577C6A0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tesoupe, F. . (1999). Review: The use of probiotics in aquaculture. </w:t>
      </w:r>
      <w:r w:rsidRPr="00B01214">
        <w:rPr>
          <w:rFonts w:cs="Times New Roman"/>
          <w:i/>
          <w:iCs/>
          <w:noProof/>
          <w:szCs w:val="24"/>
        </w:rPr>
        <w:t>Aquaculture</w:t>
      </w:r>
      <w:r w:rsidRPr="00B01214">
        <w:rPr>
          <w:rFonts w:cs="Times New Roman"/>
          <w:noProof/>
          <w:szCs w:val="24"/>
        </w:rPr>
        <w:t xml:space="preserve"> 180, 147–165. doi:10.1016/S0044-8486(99)00187-8.</w:t>
      </w:r>
    </w:p>
    <w:p w14:paraId="5AFDAA1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B01214">
        <w:rPr>
          <w:rFonts w:cs="Times New Roman"/>
          <w:i/>
          <w:iCs/>
          <w:noProof/>
          <w:szCs w:val="24"/>
        </w:rPr>
        <w:t>Fish Shellfish Immunol.</w:t>
      </w:r>
      <w:r w:rsidRPr="00B01214">
        <w:rPr>
          <w:rFonts w:cs="Times New Roman"/>
          <w:noProof/>
          <w:szCs w:val="24"/>
        </w:rPr>
        <w:t xml:space="preserve"> 35, 766–775. doi:10.1016/j.fsi.2013.06.014.</w:t>
      </w:r>
    </w:p>
    <w:p w14:paraId="50745DF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B01214">
        <w:rPr>
          <w:rFonts w:cs="Times New Roman"/>
          <w:i/>
          <w:iCs/>
          <w:noProof/>
          <w:szCs w:val="24"/>
        </w:rPr>
        <w:t>J. Appl. Microbiol.</w:t>
      </w:r>
      <w:r w:rsidRPr="00B01214">
        <w:rPr>
          <w:rFonts w:cs="Times New Roman"/>
          <w:noProof/>
          <w:szCs w:val="24"/>
        </w:rPr>
        <w:t xml:space="preserve"> 122, 1333–1347. doi:10.1111/jam.13437.</w:t>
      </w:r>
    </w:p>
    <w:p w14:paraId="1B45025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roner, M. L., Maynard, J., Breyta, R., Carnegie, R. B., Dobson, A., Friedman, C. S., et al. (2016). Managing marine disease emergencies in an era of rapid change. </w:t>
      </w:r>
      <w:r w:rsidRPr="00B01214">
        <w:rPr>
          <w:rFonts w:cs="Times New Roman"/>
          <w:i/>
          <w:iCs/>
          <w:noProof/>
          <w:szCs w:val="24"/>
        </w:rPr>
        <w:t>Philos. Trans. R. Soc. B Biol. Sci.</w:t>
      </w:r>
      <w:r w:rsidRPr="00B01214">
        <w:rPr>
          <w:rFonts w:cs="Times New Roman"/>
          <w:noProof/>
          <w:szCs w:val="24"/>
        </w:rPr>
        <w:t xml:space="preserve"> 371, 20150364. doi:10.1098/rstb.2015.0364.</w:t>
      </w:r>
    </w:p>
    <w:p w14:paraId="41771C3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mblin, M., Spinard, E., Gomez-Chiarri, M., Nelson, D. R., and Rowley, D. C. (2015). Draft Genome Sequence of the Shellfish Larval Probiotic Bacillus pumilus RI06-95. </w:t>
      </w:r>
      <w:r w:rsidRPr="00B01214">
        <w:rPr>
          <w:rFonts w:cs="Times New Roman"/>
          <w:i/>
          <w:iCs/>
          <w:noProof/>
          <w:szCs w:val="24"/>
        </w:rPr>
        <w:t>Genome Announc.</w:t>
      </w:r>
      <w:r w:rsidRPr="00B01214">
        <w:rPr>
          <w:rFonts w:cs="Times New Roman"/>
          <w:noProof/>
          <w:szCs w:val="24"/>
        </w:rPr>
        <w:t xml:space="preserve"> 3, e00858-15. doi:10.1128/genomeA.00858-15.</w:t>
      </w:r>
    </w:p>
    <w:p w14:paraId="11816F2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zen, T. C., Dubinsky, E. A., DeSantis, T. Z., Andersen, G. L., Piceno, Y. M., Singh, N., et al. (2010). Deep-sea oil plume enriches indigenous oil-degrading bacteria. </w:t>
      </w:r>
      <w:r w:rsidRPr="00B01214">
        <w:rPr>
          <w:rFonts w:cs="Times New Roman"/>
          <w:i/>
          <w:iCs/>
          <w:noProof/>
          <w:szCs w:val="24"/>
        </w:rPr>
        <w:t>Science</w:t>
      </w:r>
      <w:r w:rsidRPr="00B01214">
        <w:rPr>
          <w:rFonts w:cs="Times New Roman"/>
          <w:noProof/>
          <w:szCs w:val="24"/>
        </w:rPr>
        <w:t xml:space="preserve"> 330, 204–8. doi:10.1126/science.1195979.</w:t>
      </w:r>
    </w:p>
    <w:p w14:paraId="2D92CFF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lm, M. M., Bourne, N., and Lovatelli, A. (2004). </w:t>
      </w:r>
      <w:r w:rsidRPr="00B01214">
        <w:rPr>
          <w:rFonts w:cs="Times New Roman"/>
          <w:i/>
          <w:iCs/>
          <w:noProof/>
          <w:szCs w:val="24"/>
        </w:rPr>
        <w:t>Hatchery culture of bivalves: a practical manual</w:t>
      </w:r>
      <w:r w:rsidRPr="00B01214">
        <w:rPr>
          <w:rFonts w:cs="Times New Roman"/>
          <w:noProof/>
          <w:szCs w:val="24"/>
        </w:rPr>
        <w:t>. Food and agriculture organization of the United Nations.</w:t>
      </w:r>
    </w:p>
    <w:p w14:paraId="7441F10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rnández-Zárate, G., and Olmos-Soto, J. (2006). Identification of bacterial diversity in the oyster Crassostrea gigas by fluorescent in situ hybridization and polymerase chain reaction. </w:t>
      </w:r>
      <w:r w:rsidRPr="00B01214">
        <w:rPr>
          <w:rFonts w:cs="Times New Roman"/>
          <w:i/>
          <w:iCs/>
          <w:noProof/>
          <w:szCs w:val="24"/>
        </w:rPr>
        <w:t>J. Appl. Microbiol.</w:t>
      </w:r>
      <w:r w:rsidRPr="00B01214">
        <w:rPr>
          <w:rFonts w:cs="Times New Roman"/>
          <w:noProof/>
          <w:szCs w:val="24"/>
        </w:rPr>
        <w:t xml:space="preserve"> 100, 664–672. doi:10.1111/j.1365-2672.2005.02800.x.</w:t>
      </w:r>
    </w:p>
    <w:p w14:paraId="20C97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B01214">
        <w:rPr>
          <w:rFonts w:cs="Times New Roman"/>
          <w:i/>
          <w:iCs/>
          <w:noProof/>
          <w:szCs w:val="24"/>
        </w:rPr>
        <w:t>BMC Bioinformatics</w:t>
      </w:r>
      <w:r w:rsidRPr="00B01214">
        <w:rPr>
          <w:rFonts w:cs="Times New Roman"/>
          <w:noProof/>
          <w:szCs w:val="24"/>
        </w:rPr>
        <w:t xml:space="preserve"> 15, 41. doi:10.1186/1471-2105-15-41.</w:t>
      </w:r>
    </w:p>
    <w:p w14:paraId="6D239A1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9DAFDA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Jensen, S., Duperron, S., Birkeland, N.-K., and Hovland, M. (2010). Intracellular Oceanospirillales bacteria inhabit gills of Acesta bivalves. </w:t>
      </w:r>
      <w:r w:rsidRPr="00B01214">
        <w:rPr>
          <w:rFonts w:cs="Times New Roman"/>
          <w:i/>
          <w:iCs/>
          <w:noProof/>
          <w:szCs w:val="24"/>
        </w:rPr>
        <w:t>FEMS Microbiol. Ecol.</w:t>
      </w:r>
      <w:r w:rsidRPr="00B01214">
        <w:rPr>
          <w:rFonts w:cs="Times New Roman"/>
          <w:noProof/>
          <w:szCs w:val="24"/>
        </w:rPr>
        <w:t xml:space="preserve"> 74, 523–533. doi:10.1111/j.1574-6941.2010.00981.x.</w:t>
      </w:r>
    </w:p>
    <w:p w14:paraId="3142E5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miyama, T. (2004). The microbial loop in a eutrophic bay and its contribution to bivalve aquaculture. </w:t>
      </w:r>
      <w:r w:rsidRPr="00B01214">
        <w:rPr>
          <w:rFonts w:cs="Times New Roman"/>
          <w:i/>
          <w:iCs/>
          <w:noProof/>
          <w:szCs w:val="24"/>
        </w:rPr>
        <w:t>Fish. Res.</w:t>
      </w:r>
      <w:r w:rsidRPr="00B01214">
        <w:rPr>
          <w:rFonts w:cs="Times New Roman"/>
          <w:noProof/>
          <w:szCs w:val="24"/>
        </w:rPr>
        <w:t>, 41–50. Available at: https://www.fra.affrc.go.jp/bulletin/bull/bull-b1/07.pdf [Accessed April 18, 2018].</w:t>
      </w:r>
    </w:p>
    <w:p w14:paraId="6E64E8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B01214">
        <w:rPr>
          <w:rFonts w:cs="Times New Roman"/>
          <w:i/>
          <w:iCs/>
          <w:noProof/>
          <w:szCs w:val="24"/>
        </w:rPr>
        <w:t>J. Shellfish Res.</w:t>
      </w:r>
      <w:r w:rsidRPr="00B01214">
        <w:rPr>
          <w:rFonts w:cs="Times New Roman"/>
          <w:noProof/>
          <w:szCs w:val="24"/>
        </w:rPr>
        <w:t xml:space="preserve"> 32, 401–408. doi:10.2983/035.032.0220.</w:t>
      </w:r>
    </w:p>
    <w:p w14:paraId="302597C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Kaspar, H., Lategan, M. J., and Gibson, L. (2008). Probiotics in aquaculture: The need, principles and mechanisms of action and screening processes. </w:t>
      </w:r>
      <w:r w:rsidRPr="00B01214">
        <w:rPr>
          <w:rFonts w:cs="Times New Roman"/>
          <w:i/>
          <w:iCs/>
          <w:noProof/>
          <w:szCs w:val="24"/>
        </w:rPr>
        <w:t>Aquaculture</w:t>
      </w:r>
      <w:r w:rsidRPr="00B01214">
        <w:rPr>
          <w:rFonts w:cs="Times New Roman"/>
          <w:noProof/>
          <w:szCs w:val="24"/>
        </w:rPr>
        <w:t xml:space="preserve"> 274, 1–14. doi:10.1016/j.aquaculture.2007.11.019.</w:t>
      </w:r>
    </w:p>
    <w:p w14:paraId="2D3C7B4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B01214">
        <w:rPr>
          <w:rFonts w:cs="Times New Roman"/>
          <w:i/>
          <w:iCs/>
          <w:noProof/>
          <w:szCs w:val="24"/>
        </w:rPr>
        <w:t>Aquaculture</w:t>
      </w:r>
      <w:r w:rsidRPr="00B01214">
        <w:rPr>
          <w:rFonts w:cs="Times New Roman"/>
          <w:noProof/>
          <w:szCs w:val="24"/>
        </w:rPr>
        <w:t xml:space="preserve"> 344–349, 29–34. doi:10.1016/j.aquaculture.2012.02.029.</w:t>
      </w:r>
    </w:p>
    <w:p w14:paraId="0452C9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ing, G. M., Judd, C., Kuske, C. R., and Smith, C. (2012). Analysis of Stomach and Gut Microbiomes of the Eastern Oyster (Crassostrea virginica) from Coastal Louisiana, USA. </w:t>
      </w:r>
      <w:r w:rsidRPr="00B01214">
        <w:rPr>
          <w:rFonts w:cs="Times New Roman"/>
          <w:i/>
          <w:iCs/>
          <w:noProof/>
          <w:szCs w:val="24"/>
        </w:rPr>
        <w:t>PLoS One</w:t>
      </w:r>
      <w:r w:rsidRPr="00B01214">
        <w:rPr>
          <w:rFonts w:cs="Times New Roman"/>
          <w:noProof/>
          <w:szCs w:val="24"/>
        </w:rPr>
        <w:t xml:space="preserve"> 7. doi:10.1371/journal.pone.0051475.</w:t>
      </w:r>
    </w:p>
    <w:p w14:paraId="770765D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fferty, K. D., Harvell, C. D., Conrad, J. M., Friedman, C. S., Kent, M. L., Kuris, A. M., et al. (2015). Infectious Diseases Affect Marine Fisheries and Aquaculture Economics. </w:t>
      </w:r>
      <w:r w:rsidRPr="00B01214">
        <w:rPr>
          <w:rFonts w:cs="Times New Roman"/>
          <w:i/>
          <w:iCs/>
          <w:noProof/>
          <w:szCs w:val="24"/>
        </w:rPr>
        <w:t>Ann. Rev. Mar. Sci.</w:t>
      </w:r>
      <w:r w:rsidRPr="00B01214">
        <w:rPr>
          <w:rFonts w:cs="Times New Roman"/>
          <w:noProof/>
          <w:szCs w:val="24"/>
        </w:rPr>
        <w:t xml:space="preserve"> 7, 471–496. doi:10.1146/annurev-marine-010814-015646.</w:t>
      </w:r>
    </w:p>
    <w:p w14:paraId="71DAEF3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B01214">
        <w:rPr>
          <w:rFonts w:cs="Times New Roman"/>
          <w:i/>
          <w:iCs/>
          <w:noProof/>
          <w:szCs w:val="24"/>
        </w:rPr>
        <w:t>BMC Microbiol.</w:t>
      </w:r>
      <w:r w:rsidRPr="00B01214">
        <w:rPr>
          <w:rFonts w:cs="Times New Roman"/>
          <w:noProof/>
          <w:szCs w:val="24"/>
        </w:rPr>
        <w:t xml:space="preserve"> 17, 175. doi:10.1186/s12866-017-1090-7.</w:t>
      </w:r>
    </w:p>
    <w:p w14:paraId="7718634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e Roux, F., Wegner, K. M., and Polz, M. F. (2016). Oysters and Vibrios as a Model for Disease Dynamics in Wild Animals. </w:t>
      </w:r>
      <w:r w:rsidRPr="00B01214">
        <w:rPr>
          <w:rFonts w:cs="Times New Roman"/>
          <w:i/>
          <w:iCs/>
          <w:noProof/>
          <w:szCs w:val="24"/>
        </w:rPr>
        <w:t>Trends Microbiol.</w:t>
      </w:r>
      <w:r w:rsidRPr="00B01214">
        <w:rPr>
          <w:rFonts w:cs="Times New Roman"/>
          <w:noProof/>
          <w:szCs w:val="24"/>
        </w:rPr>
        <w:t xml:space="preserve"> 24, 568–580. doi:10.1016/j.tim.2016.03.006.</w:t>
      </w:r>
    </w:p>
    <w:p w14:paraId="7DA67C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Goedknegt, M. A., Thieltges, D. W., Fiorentino, D., Kuenzel, S., Baines, J. F., et al. (2016a). Spatial and temporal dynamics of pacific oyster hemolymph microbiota across multiple scales. </w:t>
      </w:r>
      <w:r w:rsidRPr="00B01214">
        <w:rPr>
          <w:rFonts w:cs="Times New Roman"/>
          <w:i/>
          <w:iCs/>
          <w:noProof/>
          <w:szCs w:val="24"/>
        </w:rPr>
        <w:t>Front. Microbiol.</w:t>
      </w:r>
      <w:r w:rsidRPr="00B01214">
        <w:rPr>
          <w:rFonts w:cs="Times New Roman"/>
          <w:noProof/>
          <w:szCs w:val="24"/>
        </w:rPr>
        <w:t xml:space="preserve"> 7, 1367. doi:10.3389/fmicb.2016.01367.</w:t>
      </w:r>
    </w:p>
    <w:p w14:paraId="76F2F5E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Lokmer, A., Kuenzel, S., Baines, J. F., and Wegner, K. M. (2016b). The role of tissue-specific microbiota in initial establishment success of Pacific oysters. </w:t>
      </w:r>
      <w:r w:rsidRPr="00B01214">
        <w:rPr>
          <w:rFonts w:cs="Times New Roman"/>
          <w:i/>
          <w:iCs/>
          <w:noProof/>
          <w:szCs w:val="24"/>
        </w:rPr>
        <w:t>Environ. Microbiol.</w:t>
      </w:r>
      <w:r w:rsidRPr="00B01214">
        <w:rPr>
          <w:rFonts w:cs="Times New Roman"/>
          <w:noProof/>
          <w:szCs w:val="24"/>
        </w:rPr>
        <w:t xml:space="preserve"> 18, 970–987. doi:10.1111/1462-2920.13163.</w:t>
      </w:r>
    </w:p>
    <w:p w14:paraId="61CFF19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and Mathias Wegner, K. (2015). Hemolymph microbiome of Pacific oysters in response to temperature, temperature stress and infection. </w:t>
      </w:r>
      <w:r w:rsidRPr="00B01214">
        <w:rPr>
          <w:rFonts w:cs="Times New Roman"/>
          <w:i/>
          <w:iCs/>
          <w:noProof/>
          <w:szCs w:val="24"/>
        </w:rPr>
        <w:t>ISME J.</w:t>
      </w:r>
      <w:r w:rsidRPr="00B01214">
        <w:rPr>
          <w:rFonts w:cs="Times New Roman"/>
          <w:noProof/>
          <w:szCs w:val="24"/>
        </w:rPr>
        <w:t xml:space="preserve"> 9, 670–682. doi:10.1038/ismej.2014.160.</w:t>
      </w:r>
    </w:p>
    <w:p w14:paraId="0173E58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kindsey, C. W., Landry, T., Beirn, F. X. O., and Davies, I. A. N. M. (2007). Bivalve Aquaculture and Exotic Species : a Review of Ecological Considerations and Management Issues. </w:t>
      </w:r>
      <w:r w:rsidRPr="00B01214">
        <w:rPr>
          <w:rFonts w:cs="Times New Roman"/>
          <w:i/>
          <w:iCs/>
          <w:noProof/>
          <w:szCs w:val="24"/>
        </w:rPr>
        <w:t>http://dx.doi.org/10.2983/0730-8000(2007)26[281:BAAESA]2.0.CO;2</w:t>
      </w:r>
      <w:r w:rsidRPr="00B01214">
        <w:rPr>
          <w:rFonts w:cs="Times New Roman"/>
          <w:noProof/>
          <w:szCs w:val="24"/>
        </w:rPr>
        <w:t xml:space="preserve"> 26, 281–294. doi:10.2983/0730-8000(2007)26[281:BAAESA]2.0.CO;2.</w:t>
      </w:r>
    </w:p>
    <w:p w14:paraId="5639444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Murdie, P. J., and Holmes, S. (2013). Phyloseq: An R Package for Reproducible Interactive Analysis and Graphics of Microbiome Census Data. </w:t>
      </w:r>
      <w:r w:rsidRPr="00B01214">
        <w:rPr>
          <w:rFonts w:cs="Times New Roman"/>
          <w:i/>
          <w:iCs/>
          <w:noProof/>
          <w:szCs w:val="24"/>
        </w:rPr>
        <w:t>PLoS One</w:t>
      </w:r>
      <w:r w:rsidRPr="00B01214">
        <w:rPr>
          <w:rFonts w:cs="Times New Roman"/>
          <w:noProof/>
          <w:szCs w:val="24"/>
        </w:rPr>
        <w:t xml:space="preserve"> 8, e61217. doi:10.1371/journal.pone.0061217.</w:t>
      </w:r>
    </w:p>
    <w:p w14:paraId="6DFE637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errifield, D. L., and Carnevali, O. (2014). Probiotic Modulation of the Gut Microbiota of Fish. </w:t>
      </w:r>
      <w:r w:rsidRPr="00B01214">
        <w:rPr>
          <w:rFonts w:cs="Times New Roman"/>
          <w:i/>
          <w:iCs/>
          <w:noProof/>
          <w:szCs w:val="24"/>
        </w:rPr>
        <w:t>Aquac. Nutr.</w:t>
      </w:r>
      <w:r w:rsidRPr="00B01214">
        <w:rPr>
          <w:rFonts w:cs="Times New Roman"/>
          <w:noProof/>
          <w:szCs w:val="24"/>
        </w:rPr>
        <w:t xml:space="preserve"> 588, 185–222. doi:10.1002/9781118897263.ch8.</w:t>
      </w:r>
    </w:p>
    <w:p w14:paraId="533BA1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19F610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atrah, F. M. I., Bossier, P., Sorgeloos, P., Yusoff, F. M., and Defoirdt, T. (2014). Significance of microalgal-bacterial interactions for aquaculture. </w:t>
      </w:r>
      <w:r w:rsidRPr="00B01214">
        <w:rPr>
          <w:rFonts w:cs="Times New Roman"/>
          <w:i/>
          <w:iCs/>
          <w:noProof/>
          <w:szCs w:val="24"/>
        </w:rPr>
        <w:t>Rev. Aquac.</w:t>
      </w:r>
      <w:r w:rsidRPr="00B01214">
        <w:rPr>
          <w:rFonts w:cs="Times New Roman"/>
          <w:noProof/>
          <w:szCs w:val="24"/>
        </w:rPr>
        <w:t xml:space="preserve"> 6, 48–61. doi:10.1111/raq.12024.</w:t>
      </w:r>
    </w:p>
    <w:p w14:paraId="4A5AC8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vejan, N., De Schryver, P., Wille, M., Dierckens, K., Baruah, K., and Van Stappen, G. (2016). Bacteria as food in aquaculture: Do they make a difference? </w:t>
      </w:r>
      <w:r w:rsidRPr="00B01214">
        <w:rPr>
          <w:rFonts w:cs="Times New Roman"/>
          <w:i/>
          <w:iCs/>
          <w:noProof/>
          <w:szCs w:val="24"/>
        </w:rPr>
        <w:t>Rev. Aquac.</w:t>
      </w:r>
      <w:r w:rsidRPr="00B01214">
        <w:rPr>
          <w:rFonts w:cs="Times New Roman"/>
          <w:noProof/>
          <w:szCs w:val="24"/>
        </w:rPr>
        <w:t xml:space="preserve"> 10, 180–212. doi:10.1111/raq.12155.</w:t>
      </w:r>
    </w:p>
    <w:p w14:paraId="17CE7B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aj-Fyzul, A., Al-Harbi, A. H., and Austin, B. (2014). Review: Developments in the use of probiotics for disease control in aquaculture. </w:t>
      </w:r>
      <w:r w:rsidRPr="00B01214">
        <w:rPr>
          <w:rFonts w:cs="Times New Roman"/>
          <w:i/>
          <w:iCs/>
          <w:noProof/>
          <w:szCs w:val="24"/>
        </w:rPr>
        <w:t>Aquaculture</w:t>
      </w:r>
      <w:r w:rsidRPr="00B01214">
        <w:rPr>
          <w:rFonts w:cs="Times New Roman"/>
          <w:noProof/>
          <w:szCs w:val="24"/>
        </w:rPr>
        <w:t xml:space="preserve"> 431, 1–11. doi:10.1016/j.aquaculture.2013.08.026.</w:t>
      </w:r>
    </w:p>
    <w:p w14:paraId="6755BFB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ell, R. I., and Jordan, S. J. (1983). Preferential ingestion of organic material by the American oyster Crassostrea virginica. </w:t>
      </w:r>
      <w:r w:rsidRPr="00B01214">
        <w:rPr>
          <w:rFonts w:cs="Times New Roman"/>
          <w:i/>
          <w:iCs/>
          <w:noProof/>
          <w:szCs w:val="24"/>
        </w:rPr>
        <w:t>Mar. Ecol. - Prog. Ser.</w:t>
      </w:r>
      <w:r w:rsidRPr="00B01214">
        <w:rPr>
          <w:rFonts w:cs="Times New Roman"/>
          <w:noProof/>
          <w:szCs w:val="24"/>
        </w:rPr>
        <w:t xml:space="preserve"> 13, 47–53. doi:10.3354/meps013047.</w:t>
      </w:r>
    </w:p>
    <w:p w14:paraId="5FA94B9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B01214">
        <w:rPr>
          <w:rFonts w:cs="Times New Roman"/>
          <w:i/>
          <w:iCs/>
          <w:noProof/>
          <w:szCs w:val="24"/>
        </w:rPr>
        <w:t>Hydrobiologia</w:t>
      </w:r>
      <w:r w:rsidRPr="00B01214">
        <w:rPr>
          <w:rFonts w:cs="Times New Roman"/>
          <w:noProof/>
          <w:szCs w:val="24"/>
        </w:rPr>
        <w:t xml:space="preserve"> 765, 97–113. doi:10.1007/s10750-015-2405-z.</w:t>
      </w:r>
    </w:p>
    <w:p w14:paraId="7CC6A8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owell, S. M., Chapman, C. C., Bermudes, M., and Tamplin, M. L. (2013). Dynamics of Seawater Bacterial Communities in a Shellfish Hatchery. </w:t>
      </w:r>
      <w:r w:rsidRPr="00B01214">
        <w:rPr>
          <w:rFonts w:cs="Times New Roman"/>
          <w:i/>
          <w:iCs/>
          <w:noProof/>
          <w:szCs w:val="24"/>
        </w:rPr>
        <w:t>Microb. Ecol.</w:t>
      </w:r>
      <w:r w:rsidRPr="00B01214">
        <w:rPr>
          <w:rFonts w:cs="Times New Roman"/>
          <w:noProof/>
          <w:szCs w:val="24"/>
        </w:rPr>
        <w:t xml:space="preserve"> 66, 245–256. doi:10.1007/s00248-013-0183-6.</w:t>
      </w:r>
    </w:p>
    <w:p w14:paraId="6C34F76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B01214">
        <w:rPr>
          <w:rFonts w:cs="Times New Roman"/>
          <w:i/>
          <w:iCs/>
          <w:noProof/>
          <w:szCs w:val="24"/>
        </w:rPr>
        <w:t>Appl. Environ. Microbiol.</w:t>
      </w:r>
      <w:r w:rsidRPr="00B01214">
        <w:rPr>
          <w:rFonts w:cs="Times New Roman"/>
          <w:noProof/>
          <w:szCs w:val="24"/>
        </w:rPr>
        <w:t xml:space="preserve"> 81, 292–297. doi:10.1128/AEM.02930-14.</w:t>
      </w:r>
    </w:p>
    <w:p w14:paraId="4705317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Richards, R. G., Davidson, A. T., Meynecke, J. O., Beattie, K., Hernaman, V., Lynam, T., et al. (2015b). Effects and mitigations of ocean acidification on wild and aquaculture scallop and prawn fisheries in Queensland, Australia. </w:t>
      </w:r>
      <w:r w:rsidRPr="00B01214">
        <w:rPr>
          <w:rFonts w:cs="Times New Roman"/>
          <w:i/>
          <w:iCs/>
          <w:noProof/>
          <w:szCs w:val="24"/>
        </w:rPr>
        <w:t>Fish. Res.</w:t>
      </w:r>
      <w:r w:rsidRPr="00B01214">
        <w:rPr>
          <w:rFonts w:cs="Times New Roman"/>
          <w:noProof/>
          <w:szCs w:val="24"/>
        </w:rPr>
        <w:t xml:space="preserve"> doi:10.1016/j.fishres.2014.06.013.</w:t>
      </w:r>
    </w:p>
    <w:p w14:paraId="2D47A1D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omalde, J. L., Diéguez, A. L., Lasa, A., and Balboa, S. (2014). New Vibrio species associated to molluscan microbiota: A review. </w:t>
      </w:r>
      <w:r w:rsidRPr="00B01214">
        <w:rPr>
          <w:rFonts w:cs="Times New Roman"/>
          <w:i/>
          <w:iCs/>
          <w:noProof/>
          <w:szCs w:val="24"/>
        </w:rPr>
        <w:t>Front. Microbiol.</w:t>
      </w:r>
      <w:r w:rsidRPr="00B01214">
        <w:rPr>
          <w:rFonts w:cs="Times New Roman"/>
          <w:noProof/>
          <w:szCs w:val="24"/>
        </w:rPr>
        <w:t xml:space="preserve"> 4, 413. doi:10.3389/fmicb.2013.00413.</w:t>
      </w:r>
    </w:p>
    <w:p w14:paraId="30184F0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chmidt, V., Gomez-Chiarri, M., Roy, C., Smith, K., and Amaral-Zettler, L. (2017). Subtle Microbiome Manipulation Using Probiotics Reduces Antibiotic-Associated Mortality in Fish. </w:t>
      </w:r>
      <w:r w:rsidRPr="00B01214">
        <w:rPr>
          <w:rFonts w:cs="Times New Roman"/>
          <w:i/>
          <w:iCs/>
          <w:noProof/>
          <w:szCs w:val="24"/>
        </w:rPr>
        <w:t>mSystems</w:t>
      </w:r>
      <w:r w:rsidRPr="00B01214">
        <w:rPr>
          <w:rFonts w:cs="Times New Roman"/>
          <w:noProof/>
          <w:szCs w:val="24"/>
        </w:rPr>
        <w:t xml:space="preserve"> 2, e00133-17. doi:10.1128/mSystems.00133-17.</w:t>
      </w:r>
    </w:p>
    <w:p w14:paraId="2F9CB9E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hannon, P., Markiel, A., Ozier, O., Baliga, N. S., Wang, J. T., Ramage, D., et al. (2003). Cytoscape: A software Environment for integrated models of biomolecular interaction networks. </w:t>
      </w:r>
      <w:r w:rsidRPr="00B01214">
        <w:rPr>
          <w:rFonts w:cs="Times New Roman"/>
          <w:i/>
          <w:iCs/>
          <w:noProof/>
          <w:szCs w:val="24"/>
        </w:rPr>
        <w:t>Genome Res.</w:t>
      </w:r>
      <w:r w:rsidRPr="00B01214">
        <w:rPr>
          <w:rFonts w:cs="Times New Roman"/>
          <w:noProof/>
          <w:szCs w:val="24"/>
        </w:rPr>
        <w:t xml:space="preserve"> 13, 2498–2504. doi:10.1101/gr.1239303.</w:t>
      </w:r>
    </w:p>
    <w:p w14:paraId="2A949E2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inigalliano, C. D., Gidley, M. L., Shibata, T., Whitman, D., Dixon, T. H., Laws, E., et al. (2007). Impacts of Hurricanes Katrina and Rita on the microbial landscape of the New Orleans area. </w:t>
      </w:r>
      <w:r w:rsidRPr="00B01214">
        <w:rPr>
          <w:rFonts w:cs="Times New Roman"/>
          <w:i/>
          <w:iCs/>
          <w:noProof/>
          <w:szCs w:val="24"/>
        </w:rPr>
        <w:t>Proc. Natl. Acad. Sci. U. S. A.</w:t>
      </w:r>
      <w:r w:rsidRPr="00B01214">
        <w:rPr>
          <w:rFonts w:cs="Times New Roman"/>
          <w:noProof/>
          <w:szCs w:val="24"/>
        </w:rPr>
        <w:t xml:space="preserve"> 104, 9029–9034. doi:10.1073/pnas.0610552104.</w:t>
      </w:r>
    </w:p>
    <w:p w14:paraId="2283D95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Socha, A. M. (2008). Chemistry of Antibiotics from Atlantic Actinomycete and Bacillus bacteria.</w:t>
      </w:r>
    </w:p>
    <w:p w14:paraId="3736C28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B01214">
        <w:rPr>
          <w:rFonts w:cs="Times New Roman"/>
          <w:i/>
          <w:iCs/>
          <w:noProof/>
          <w:szCs w:val="24"/>
        </w:rPr>
        <w:t>J. Shellfish Res.</w:t>
      </w:r>
      <w:r w:rsidRPr="00B01214">
        <w:rPr>
          <w:rFonts w:cs="Times New Roman"/>
          <w:noProof/>
          <w:szCs w:val="24"/>
        </w:rPr>
        <w:t xml:space="preserve"> 35, 319–328. doi:10.2983/035.035.0206.</w:t>
      </w:r>
    </w:p>
    <w:p w14:paraId="4AD113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B01214">
        <w:rPr>
          <w:rFonts w:cs="Times New Roman"/>
          <w:i/>
          <w:iCs/>
          <w:noProof/>
          <w:szCs w:val="24"/>
        </w:rPr>
        <w:t>Appl. Microbiol. Biotechnol.</w:t>
      </w:r>
      <w:r w:rsidRPr="00B01214">
        <w:rPr>
          <w:rFonts w:cs="Times New Roman"/>
          <w:noProof/>
          <w:szCs w:val="24"/>
        </w:rPr>
        <w:t xml:space="preserve"> 99, 8403–8417. doi:10.1007/s00253-015-6702-2.</w:t>
      </w:r>
    </w:p>
    <w:p w14:paraId="51F35A2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entiford, G. D., Neil, D. M., Peeler, E. J., Shields, J. D., Small, H. J., Flegel, T. W., et al. (2012). Disease will limit future food supply from the global crustacean fishery and aquaculture sectors. </w:t>
      </w:r>
      <w:r w:rsidRPr="00B01214">
        <w:rPr>
          <w:rFonts w:cs="Times New Roman"/>
          <w:i/>
          <w:iCs/>
          <w:noProof/>
          <w:szCs w:val="24"/>
        </w:rPr>
        <w:t>J. Invertebr. Pathol.</w:t>
      </w:r>
      <w:r w:rsidRPr="00B01214">
        <w:rPr>
          <w:rFonts w:cs="Times New Roman"/>
          <w:noProof/>
          <w:szCs w:val="24"/>
        </w:rPr>
        <w:t xml:space="preserve"> 110, 141–157. doi:10.1016/j.jip.2012.03.013.</w:t>
      </w:r>
    </w:p>
    <w:p w14:paraId="7FD565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angl, J. S. (1983). Vibrio orientalis. </w:t>
      </w:r>
      <w:r w:rsidRPr="00B01214">
        <w:rPr>
          <w:rFonts w:cs="Times New Roman"/>
          <w:i/>
          <w:iCs/>
          <w:noProof/>
          <w:szCs w:val="24"/>
        </w:rPr>
        <w:t>Current</w:t>
      </w:r>
      <w:r w:rsidRPr="00B01214">
        <w:rPr>
          <w:rFonts w:cs="Times New Roman"/>
          <w:noProof/>
          <w:szCs w:val="24"/>
        </w:rPr>
        <w:t xml:space="preserve"> 8, 95–100. doi:10.1007/BF01566965.</w:t>
      </w:r>
    </w:p>
    <w:p w14:paraId="38B1291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B01214">
        <w:rPr>
          <w:rFonts w:cs="Times New Roman"/>
          <w:i/>
          <w:iCs/>
          <w:noProof/>
          <w:szCs w:val="24"/>
        </w:rPr>
        <w:t>Microb. Biotechnol.</w:t>
      </w:r>
      <w:r w:rsidRPr="00B01214">
        <w:rPr>
          <w:rFonts w:cs="Times New Roman"/>
          <w:noProof/>
          <w:szCs w:val="24"/>
        </w:rPr>
        <w:t xml:space="preserve"> 9, 209–223. doi:10.1111/1751-7915.12334.</w:t>
      </w:r>
    </w:p>
    <w:p w14:paraId="7F817F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B01214">
        <w:rPr>
          <w:rFonts w:cs="Times New Roman"/>
          <w:i/>
          <w:iCs/>
          <w:noProof/>
          <w:szCs w:val="24"/>
        </w:rPr>
        <w:t>FEMS Microbiol. Ecol.</w:t>
      </w:r>
      <w:r w:rsidRPr="00B01214">
        <w:rPr>
          <w:rFonts w:cs="Times New Roman"/>
          <w:noProof/>
          <w:szCs w:val="24"/>
        </w:rPr>
        <w:t xml:space="preserve"> 88, 69–83. doi:10.1111/1574-6941.12270.</w:t>
      </w:r>
    </w:p>
    <w:p w14:paraId="2603CF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emblay, J., Singh, K., Fern, A., Kirton, E. S., He, S., Woyke, T., et al. (2015). Primer and platform effects on 16S rRNA tag sequencing. </w:t>
      </w:r>
      <w:r w:rsidRPr="00B01214">
        <w:rPr>
          <w:rFonts w:cs="Times New Roman"/>
          <w:i/>
          <w:iCs/>
          <w:noProof/>
          <w:szCs w:val="24"/>
        </w:rPr>
        <w:t>Front. Microbiol.</w:t>
      </w:r>
      <w:r w:rsidRPr="00B01214">
        <w:rPr>
          <w:rFonts w:cs="Times New Roman"/>
          <w:noProof/>
          <w:szCs w:val="24"/>
        </w:rPr>
        <w:t xml:space="preserve"> 6, 771. doi:10.3389/fmicb.2015.00771.</w:t>
      </w:r>
    </w:p>
    <w:p w14:paraId="7B3FF2A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aseeharan, B., and Ramasamy, P. (2003). Control of pathogenic Vibrio spp. by Bacillus subtilis BT23, a possible probiotic treatment for black tiger shrimp Penaeus monodon. </w:t>
      </w:r>
      <w:r w:rsidRPr="00B01214">
        <w:rPr>
          <w:rFonts w:cs="Times New Roman"/>
          <w:i/>
          <w:iCs/>
          <w:noProof/>
          <w:szCs w:val="24"/>
        </w:rPr>
        <w:t xml:space="preserve">Lett. Appl. </w:t>
      </w:r>
      <w:r w:rsidRPr="00B01214">
        <w:rPr>
          <w:rFonts w:cs="Times New Roman"/>
          <w:i/>
          <w:iCs/>
          <w:noProof/>
          <w:szCs w:val="24"/>
        </w:rPr>
        <w:lastRenderedPageBreak/>
        <w:t>Microbiol.</w:t>
      </w:r>
      <w:r w:rsidRPr="00B01214">
        <w:rPr>
          <w:rFonts w:cs="Times New Roman"/>
          <w:noProof/>
          <w:szCs w:val="24"/>
        </w:rPr>
        <w:t xml:space="preserve"> 36, 83–87. doi:10.1046/j.1472-765X.2003.01255.x.</w:t>
      </w:r>
    </w:p>
    <w:p w14:paraId="5F4BE05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erschuere, L., Rombaut, G., Sorgeloos, P., and Verstraete, W. (2000). Probiotic Bacteria as Biological Control Agents in Aquaculture. </w:t>
      </w:r>
      <w:r w:rsidRPr="00B01214">
        <w:rPr>
          <w:rFonts w:cs="Times New Roman"/>
          <w:i/>
          <w:iCs/>
          <w:noProof/>
          <w:szCs w:val="24"/>
        </w:rPr>
        <w:t>Microbiol. Mol. Biol. Rev.</w:t>
      </w:r>
      <w:r w:rsidRPr="00B01214">
        <w:rPr>
          <w:rFonts w:cs="Times New Roman"/>
          <w:noProof/>
          <w:szCs w:val="24"/>
        </w:rPr>
        <w:t xml:space="preserve"> 64, 655–671. doi:10.1128/MMBR.64.4.655-671.2000.</w:t>
      </w:r>
    </w:p>
    <w:p w14:paraId="7CEAE33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Wegner, K., Volkenborn, N., Peter, H., and Eiler, A. (2013). Disturbance induced decoupling between host genetics and composition of the associated microbiome. </w:t>
      </w:r>
      <w:r w:rsidRPr="00B01214">
        <w:rPr>
          <w:rFonts w:cs="Times New Roman"/>
          <w:i/>
          <w:iCs/>
          <w:noProof/>
          <w:szCs w:val="24"/>
        </w:rPr>
        <w:t>BMC Microbiol.</w:t>
      </w:r>
      <w:r w:rsidRPr="00B01214">
        <w:rPr>
          <w:rFonts w:cs="Times New Roman"/>
          <w:noProof/>
          <w:szCs w:val="24"/>
        </w:rPr>
        <w:t xml:space="preserve"> 13, 252. doi:10.1186/1471-2180-13-252.</w:t>
      </w:r>
    </w:p>
    <w:p w14:paraId="5A1AAA5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Zou, Y., Ma, C., Zhang, Y., Du, Z., You, F., Tan, X., et al. (2016). Isolation and characterization of Vibrio alginolyticus from cultured amphioxus Branchiostoma belcheri tsingtauense. </w:t>
      </w:r>
      <w:r w:rsidRPr="00B01214">
        <w:rPr>
          <w:rFonts w:cs="Times New Roman"/>
          <w:i/>
          <w:iCs/>
          <w:noProof/>
          <w:szCs w:val="24"/>
        </w:rPr>
        <w:t>Biol.</w:t>
      </w:r>
      <w:r w:rsidRPr="00B01214">
        <w:rPr>
          <w:rFonts w:cs="Times New Roman"/>
          <w:noProof/>
          <w:szCs w:val="24"/>
        </w:rPr>
        <w:t xml:space="preserve"> 71, 757–762. doi:10.1515/biolog-2016-0102.</w:t>
      </w:r>
    </w:p>
    <w:p w14:paraId="4C068A6D" w14:textId="77777777" w:rsidR="00B01214" w:rsidRPr="00B01214" w:rsidRDefault="00B01214" w:rsidP="00B01214">
      <w:pPr>
        <w:widowControl w:val="0"/>
        <w:autoSpaceDE w:val="0"/>
        <w:autoSpaceDN w:val="0"/>
        <w:adjustRightInd w:val="0"/>
        <w:ind w:left="480" w:hanging="480"/>
        <w:rPr>
          <w:rFonts w:cs="Times New Roman"/>
          <w:noProof/>
        </w:rPr>
      </w:pPr>
      <w:r w:rsidRPr="00B01214">
        <w:rPr>
          <w:rFonts w:cs="Times New Roman"/>
          <w:noProof/>
          <w:szCs w:val="24"/>
        </w:rPr>
        <w:t xml:space="preserve">Zurel, D., Benayahu, Y., Or, A., Kovacs, A., and Gophna, U. (2011). Composition and dynamics of the gill microbiota of an invasive Indo-Pacific oyster in the eastern Mediterranean Sea. </w:t>
      </w:r>
      <w:r w:rsidRPr="00B01214">
        <w:rPr>
          <w:rFonts w:cs="Times New Roman"/>
          <w:i/>
          <w:iCs/>
          <w:noProof/>
          <w:szCs w:val="24"/>
        </w:rPr>
        <w:t>Environ. Microbiol.</w:t>
      </w:r>
      <w:r w:rsidRPr="00B01214">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a Gomez-Chiarri" w:date="2018-02-07T10:17:00Z" w:initials="MGC">
    <w:p w14:paraId="50F9FEA2" w14:textId="132F6E31" w:rsidR="00FE701C" w:rsidRDefault="00FE701C">
      <w:pPr>
        <w:pStyle w:val="CommentText"/>
      </w:pPr>
      <w:r>
        <w:rPr>
          <w:rStyle w:val="CommentReference"/>
        </w:rPr>
        <w:annotationRef/>
      </w:r>
      <w:r>
        <w:t xml:space="preserve"> this is what is included in </w:t>
      </w:r>
      <w:proofErr w:type="spellStart"/>
      <w:r>
        <w:t>bomi</w:t>
      </w:r>
      <w:r>
        <w:rPr>
          <w:rFonts w:ascii="Helvetica" w:eastAsia="Helvetica" w:hAnsi="Helvetica" w:cs="Helvetica"/>
        </w:rPr>
        <w:t>’</w:t>
      </w:r>
      <w:r>
        <w:t>s</w:t>
      </w:r>
      <w:proofErr w:type="spellEnd"/>
      <w:r>
        <w:t xml:space="preserve"> formulation paper:</w:t>
      </w:r>
    </w:p>
    <w:p w14:paraId="462E7FCF" w14:textId="77777777" w:rsidR="00FE701C" w:rsidRDefault="00FE701C">
      <w:pPr>
        <w:pStyle w:val="CommentText"/>
      </w:pPr>
    </w:p>
    <w:p w14:paraId="36A1D894" w14:textId="1A14F5CD" w:rsidR="00FE701C" w:rsidRDefault="00FE701C">
      <w:pPr>
        <w:pStyle w:val="CommentText"/>
      </w:pPr>
      <w:proofErr w:type="spellStart"/>
      <w:r w:rsidRPr="00D07234">
        <w:rPr>
          <w:rFonts w:cs="Times New Roman"/>
          <w:bCs/>
          <w:i/>
        </w:rPr>
        <w:t>Tisochrysis</w:t>
      </w:r>
      <w:proofErr w:type="spellEnd"/>
      <w:r w:rsidRPr="00D07234">
        <w:rPr>
          <w:rFonts w:cs="Times New Roman"/>
          <w:bCs/>
          <w:i/>
        </w:rPr>
        <w:t xml:space="preserve"> lutea</w:t>
      </w:r>
      <w:r w:rsidRPr="00D07234">
        <w:rPr>
          <w:rFonts w:cs="Times New Roman"/>
          <w:bCs/>
        </w:rPr>
        <w:t xml:space="preserve"> (CCMP1324; formerly </w:t>
      </w:r>
      <w:proofErr w:type="spellStart"/>
      <w:r w:rsidRPr="00D07234">
        <w:rPr>
          <w:rFonts w:cs="Times New Roman"/>
          <w:bCs/>
          <w:i/>
        </w:rPr>
        <w:t>Isochrysis</w:t>
      </w:r>
      <w:proofErr w:type="spellEnd"/>
      <w:r w:rsidRPr="00D07234">
        <w:rPr>
          <w:rFonts w:cs="Times New Roman"/>
          <w:bCs/>
        </w:rPr>
        <w:t xml:space="preserve"> sp., Tahitian strain) </w:t>
      </w:r>
      <w:r w:rsidRPr="00D07234">
        <w:rPr>
          <w:rFonts w:cs="Times New Roman"/>
        </w:rPr>
        <w:t xml:space="preserve">and </w:t>
      </w:r>
      <w:r w:rsidRPr="00D07234">
        <w:rPr>
          <w:rFonts w:eastAsia="Batang" w:cs="Times New Roman"/>
          <w:i/>
          <w:iCs/>
        </w:rPr>
        <w:t xml:space="preserve">Pavlova </w:t>
      </w:r>
      <w:proofErr w:type="spellStart"/>
      <w:r w:rsidRPr="00D07234">
        <w:rPr>
          <w:rFonts w:eastAsia="Batang" w:cs="Times New Roman"/>
          <w:i/>
          <w:iCs/>
        </w:rPr>
        <w:t>lutheri</w:t>
      </w:r>
      <w:proofErr w:type="spellEnd"/>
      <w:r w:rsidRPr="00D07234">
        <w:rPr>
          <w:rFonts w:cs="Times New Roman"/>
        </w:rPr>
        <w:t xml:space="preserve"> (CCMP1325), daily. </w:t>
      </w:r>
      <w:r w:rsidRPr="00D07234">
        <w:rPr>
          <w:rFonts w:cs="Times New Roman"/>
          <w:color w:val="1A1A1A"/>
        </w:rPr>
        <w:t xml:space="preserve">Larvae were distributed into 60 L tanks at the VIMS Shellfish hatchery, and fed </w:t>
      </w:r>
      <w:r w:rsidRPr="00D07234">
        <w:rPr>
          <w:rFonts w:cs="Times New Roman"/>
          <w:i/>
          <w:color w:val="1A1A1A"/>
        </w:rPr>
        <w:t>Pavlova</w:t>
      </w:r>
      <w:r w:rsidRPr="00D07234">
        <w:rPr>
          <w:rFonts w:cs="Times New Roman"/>
          <w:color w:val="1A1A1A"/>
        </w:rPr>
        <w:t xml:space="preserve"> sp. days 1 - 4 and a mix of </w:t>
      </w:r>
      <w:r w:rsidRPr="00D07234">
        <w:rPr>
          <w:rFonts w:cs="Times New Roman"/>
          <w:i/>
          <w:color w:val="1A1A1A"/>
        </w:rPr>
        <w:t>Pavlova</w:t>
      </w:r>
      <w:r w:rsidRPr="00D07234">
        <w:rPr>
          <w:rFonts w:cs="Times New Roman"/>
          <w:color w:val="1A1A1A"/>
        </w:rPr>
        <w:t xml:space="preserve"> sp. and </w:t>
      </w:r>
      <w:proofErr w:type="spellStart"/>
      <w:r w:rsidRPr="00D07234">
        <w:rPr>
          <w:rFonts w:cs="Times New Roman"/>
          <w:i/>
          <w:color w:val="1A1A1A"/>
        </w:rPr>
        <w:t>Chaetocerus</w:t>
      </w:r>
      <w:proofErr w:type="spellEnd"/>
      <w:r w:rsidRPr="00D07234">
        <w:rPr>
          <w:rFonts w:cs="Times New Roman"/>
          <w:i/>
          <w:color w:val="1A1A1A"/>
        </w:rPr>
        <w:t xml:space="preserve"> </w:t>
      </w:r>
      <w:proofErr w:type="spellStart"/>
      <w:r w:rsidRPr="00D07234">
        <w:rPr>
          <w:rFonts w:cs="Times New Roman"/>
          <w:i/>
          <w:color w:val="1A1A1A"/>
        </w:rPr>
        <w:t>gracilis</w:t>
      </w:r>
      <w:proofErr w:type="spellEnd"/>
      <w:r w:rsidRPr="00D07234">
        <w:rPr>
          <w:rFonts w:cs="Times New Roman"/>
          <w:color w:val="1A1A1A"/>
        </w:rPr>
        <w:t xml:space="preserve"> from day 5 on</w:t>
      </w:r>
    </w:p>
  </w:comment>
  <w:comment w:id="1" w:author="Rebecca Stevick" w:date="2018-02-19T16:03:00Z" w:initials="RS">
    <w:p w14:paraId="4A155927" w14:textId="6C0CA677" w:rsidR="00FE701C" w:rsidRDefault="00FE701C">
      <w:pPr>
        <w:pStyle w:val="CommentText"/>
      </w:pPr>
      <w:r>
        <w:rPr>
          <w:rStyle w:val="CommentReference"/>
        </w:rPr>
        <w:annotationRef/>
      </w:r>
      <w:r>
        <w:t>But this was the algae used at VIMS? This is the wording she used in chapter 5 of her dissertation</w:t>
      </w:r>
    </w:p>
  </w:comment>
  <w:comment w:id="3" w:author="Marta Gomez-Chiarri" w:date="2018-02-07T12:11:00Z" w:initials="MGC">
    <w:p w14:paraId="7F097725" w14:textId="6E48054E" w:rsidR="00FE701C" w:rsidRDefault="00FE701C">
      <w:pPr>
        <w:pStyle w:val="CommentText"/>
      </w:pPr>
      <w:r>
        <w:rPr>
          <w:rStyle w:val="CommentReference"/>
        </w:rPr>
        <w:annotationRef/>
      </w:r>
      <w:r>
        <w:t>Is the temporal change due to the swabs and/or larvae changing?  Which one changes the most temporally</w:t>
      </w:r>
    </w:p>
  </w:comment>
  <w:comment w:id="4" w:author="Rebecca Stevick" w:date="2018-02-19T16:56:00Z" w:initials="RS">
    <w:p w14:paraId="304416A0" w14:textId="031C9278" w:rsidR="00FE701C" w:rsidRDefault="00FE701C">
      <w:pPr>
        <w:pStyle w:val="CommentText"/>
      </w:pPr>
      <w:r>
        <w:rPr>
          <w:rStyle w:val="CommentReference"/>
        </w:rPr>
        <w:annotationRef/>
      </w:r>
      <w:r>
        <w:t>The swabs change more over time than the larvae – see spread of points in Figure 3a</w:t>
      </w:r>
    </w:p>
  </w:comment>
  <w:comment w:id="5" w:author="Anton Post" w:date="2017-12-28T10:43:00Z" w:initials="AFP">
    <w:p w14:paraId="1E53EFCD" w14:textId="22B5E34B" w:rsidR="00FE701C" w:rsidRDefault="00FE701C">
      <w:pPr>
        <w:pStyle w:val="CommentText"/>
      </w:pPr>
      <w:r>
        <w:rPr>
          <w:rStyle w:val="CommentReference"/>
        </w:rPr>
        <w:annotationRef/>
      </w:r>
      <w:bookmarkStart w:id="7" w:name="_Hlk504551044"/>
      <w:r>
        <w:t>Why would that be if you change water every other day. Are there less targets?</w:t>
      </w:r>
      <w:bookmarkEnd w:id="7"/>
    </w:p>
  </w:comment>
  <w:comment w:id="6" w:author="Marta Gomez-Chiarri" w:date="2018-02-07T12:15:00Z" w:initials="MGC">
    <w:p w14:paraId="0F8E65CA" w14:textId="3ED6FADC" w:rsidR="00FE701C" w:rsidRDefault="00FE701C">
      <w:pPr>
        <w:pStyle w:val="CommentText"/>
      </w:pPr>
      <w:r>
        <w:rPr>
          <w:rStyle w:val="CommentReference"/>
        </w:rPr>
        <w:annotationRef/>
      </w:r>
      <w:r>
        <w:t xml:space="preserve">Because at the hatcheries they need to change the water to maintain water quality on static systems,  </w:t>
      </w:r>
    </w:p>
  </w:comment>
  <w:comment w:id="8" w:author="Anton Post" w:date="2017-12-28T10:46:00Z" w:initials="AFP">
    <w:p w14:paraId="17FAA5A0" w14:textId="26DAD044" w:rsidR="00FE701C" w:rsidRDefault="00FE701C">
      <w:pPr>
        <w:pStyle w:val="CommentText"/>
      </w:pPr>
      <w:r>
        <w:rPr>
          <w:rStyle w:val="CommentReference"/>
        </w:rPr>
        <w:annotationRef/>
      </w:r>
      <w:bookmarkStart w:id="11" w:name="_Hlk504551059"/>
      <w:r>
        <w:t xml:space="preserve">Same question as above, but also what would be the mode of action that promotes Oceanospirillales over other taxa. Is same competing species being removed and so growth of O’s </w:t>
      </w:r>
      <w:proofErr w:type="gramStart"/>
      <w:r>
        <w:t>get</w:t>
      </w:r>
      <w:proofErr w:type="gramEnd"/>
      <w:r>
        <w:t xml:space="preserve"> enhanced?</w:t>
      </w:r>
      <w:bookmarkEnd w:id="11"/>
    </w:p>
  </w:comment>
  <w:comment w:id="9" w:author="Marta Gomez-Chiarri" w:date="2018-02-07T12:20:00Z" w:initials="MGC">
    <w:p w14:paraId="6A46558B" w14:textId="15525E37" w:rsidR="00FE701C" w:rsidRDefault="00FE701C">
      <w:pPr>
        <w:pStyle w:val="CommentText"/>
      </w:pPr>
      <w:r>
        <w:rPr>
          <w:rStyle w:val="CommentReference"/>
        </w:rPr>
        <w:annotationRef/>
      </w:r>
      <w:r>
        <w:t>What is the effect of the oysters on this? Could the oyster mediate that effect?</w:t>
      </w:r>
    </w:p>
    <w:p w14:paraId="26CA8C08" w14:textId="77777777" w:rsidR="00FE701C" w:rsidRDefault="00FE701C">
      <w:pPr>
        <w:pStyle w:val="CommentText"/>
      </w:pPr>
    </w:p>
    <w:p w14:paraId="75EE8360" w14:textId="613A5619" w:rsidR="00FE701C" w:rsidRDefault="00FE701C">
      <w:pPr>
        <w:pStyle w:val="CommentText"/>
      </w:pPr>
      <w:r>
        <w:t xml:space="preserve">Also </w:t>
      </w:r>
      <w:r>
        <w:rPr>
          <w:rFonts w:ascii="Helvetica" w:eastAsia="Helvetica" w:hAnsi="Helvetica" w:cs="Helvetica"/>
        </w:rPr>
        <w:t>–</w:t>
      </w:r>
      <w:r>
        <w:t xml:space="preserve"> did you evaluate significance for all groups? How did you identify significance for Oceanospirillales?  Maybe it would be easier to explain if you move the co-</w:t>
      </w:r>
      <w:proofErr w:type="spellStart"/>
      <w:r>
        <w:t>occurance</w:t>
      </w:r>
      <w:proofErr w:type="spellEnd"/>
      <w:r>
        <w:t xml:space="preserve"> analysis before this section?</w:t>
      </w:r>
    </w:p>
  </w:comment>
  <w:comment w:id="10" w:author="Rebecca Stevick" w:date="2018-04-16T11:48:00Z" w:initials="RS">
    <w:p w14:paraId="2F25B5C3" w14:textId="183046BB" w:rsidR="00FE701C" w:rsidRDefault="00FE701C">
      <w:pPr>
        <w:pStyle w:val="CommentText"/>
      </w:pPr>
      <w:r>
        <w:rPr>
          <w:rStyle w:val="CommentReference"/>
        </w:rPr>
        <w:annotationRef/>
      </w:r>
      <w:r>
        <w:t>Most of this is addressed in the discussion – I evaluate the possibility of a relationship between bacillus/</w:t>
      </w:r>
      <w:proofErr w:type="spellStart"/>
      <w:r>
        <w:t>vibrios</w:t>
      </w:r>
      <w:proofErr w:type="spellEnd"/>
      <w:r>
        <w:t xml:space="preserve">/Oceanospirillal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A1D894" w15:done="0"/>
  <w15:commentEx w15:paraId="4A155927" w15:paraIdParent="36A1D894" w15:done="0"/>
  <w15:commentEx w15:paraId="7F097725" w15:done="0"/>
  <w15:commentEx w15:paraId="304416A0" w15:paraIdParent="7F097725" w15:done="0"/>
  <w15:commentEx w15:paraId="1E53EFCD" w15:done="0"/>
  <w15:commentEx w15:paraId="0F8E65CA" w15:paraIdParent="1E53EFCD" w15:done="0"/>
  <w15:commentEx w15:paraId="17FAA5A0" w15:done="0"/>
  <w15:commentEx w15:paraId="75EE8360" w15:paraIdParent="17FAA5A0" w15:done="0"/>
  <w15:commentEx w15:paraId="2F25B5C3" w15:paraIdParent="17FAA5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A1D894" w16cid:durableId="1E354CC5"/>
  <w16cid:commentId w16cid:paraId="4A155927" w16cid:durableId="1E3573B9"/>
  <w16cid:commentId w16cid:paraId="7F097725" w16cid:durableId="1E354CD3"/>
  <w16cid:commentId w16cid:paraId="304416A0" w16cid:durableId="1E35802F"/>
  <w16cid:commentId w16cid:paraId="1E53EFCD" w16cid:durableId="1E12D0B3"/>
  <w16cid:commentId w16cid:paraId="0F8E65CA" w16cid:durableId="1E354CD7"/>
  <w16cid:commentId w16cid:paraId="17FAA5A0" w16cid:durableId="1E12D0B4"/>
  <w16cid:commentId w16cid:paraId="75EE8360" w16cid:durableId="1E354CDA"/>
  <w16cid:commentId w16cid:paraId="2F25B5C3" w16cid:durableId="1E7F0C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1DA947" w14:textId="77777777" w:rsidR="005F76F9" w:rsidRDefault="005F76F9" w:rsidP="00117666">
      <w:pPr>
        <w:spacing w:after="0"/>
      </w:pPr>
      <w:r>
        <w:separator/>
      </w:r>
    </w:p>
  </w:endnote>
  <w:endnote w:type="continuationSeparator" w:id="0">
    <w:p w14:paraId="7B95C8B5" w14:textId="77777777" w:rsidR="005F76F9" w:rsidRDefault="005F76F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Helvetica">
    <w:altName w:val="Arial"/>
    <w:panose1 w:val="020B0604020202020204"/>
    <w:charset w:val="00"/>
    <w:family w:val="swiss"/>
    <w:notTrueType/>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FE701C" w:rsidRPr="00577C4C" w:rsidRDefault="00FE701C">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FE701C" w:rsidRPr="00577C4C" w:rsidRDefault="00FE701C">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8A8557" w14:textId="77777777" w:rsidR="005F76F9" w:rsidRDefault="005F76F9" w:rsidP="00117666">
      <w:pPr>
        <w:spacing w:after="0"/>
      </w:pPr>
      <w:r>
        <w:separator/>
      </w:r>
    </w:p>
  </w:footnote>
  <w:footnote w:type="continuationSeparator" w:id="0">
    <w:p w14:paraId="795F8DD1" w14:textId="77777777" w:rsidR="005F76F9" w:rsidRDefault="005F76F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FE701C" w:rsidRPr="007E3148" w:rsidRDefault="00FE701C"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FE701C" w:rsidRPr="00A849B0" w:rsidRDefault="00FE701C"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FE701C" w:rsidRDefault="00FE701C"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60DC"/>
    <w:rsid w:val="00012012"/>
    <w:rsid w:val="00015F54"/>
    <w:rsid w:val="000163DD"/>
    <w:rsid w:val="0002018A"/>
    <w:rsid w:val="00021B3E"/>
    <w:rsid w:val="00022D41"/>
    <w:rsid w:val="000259A6"/>
    <w:rsid w:val="00026D10"/>
    <w:rsid w:val="00030625"/>
    <w:rsid w:val="00031091"/>
    <w:rsid w:val="00034304"/>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2DA6"/>
    <w:rsid w:val="00063D84"/>
    <w:rsid w:val="00064AD7"/>
    <w:rsid w:val="0006600D"/>
    <w:rsid w:val="0006636D"/>
    <w:rsid w:val="000664EA"/>
    <w:rsid w:val="0006784C"/>
    <w:rsid w:val="0007021A"/>
    <w:rsid w:val="000724E5"/>
    <w:rsid w:val="0007306D"/>
    <w:rsid w:val="00075E17"/>
    <w:rsid w:val="00077D53"/>
    <w:rsid w:val="00077F78"/>
    <w:rsid w:val="00081394"/>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34BD"/>
    <w:rsid w:val="000B435B"/>
    <w:rsid w:val="000C1F38"/>
    <w:rsid w:val="000C415A"/>
    <w:rsid w:val="000C7E2A"/>
    <w:rsid w:val="000D0CEE"/>
    <w:rsid w:val="000D4827"/>
    <w:rsid w:val="000D4D99"/>
    <w:rsid w:val="000D585E"/>
    <w:rsid w:val="000D6B50"/>
    <w:rsid w:val="000D73C1"/>
    <w:rsid w:val="000E0D39"/>
    <w:rsid w:val="000E1A35"/>
    <w:rsid w:val="000E2F3B"/>
    <w:rsid w:val="000E2FA7"/>
    <w:rsid w:val="000E5402"/>
    <w:rsid w:val="000E7BC8"/>
    <w:rsid w:val="000F10C3"/>
    <w:rsid w:val="000F4CFB"/>
    <w:rsid w:val="000F59FF"/>
    <w:rsid w:val="000F6BA3"/>
    <w:rsid w:val="000F778B"/>
    <w:rsid w:val="000F78EE"/>
    <w:rsid w:val="000F7EEE"/>
    <w:rsid w:val="00111D7E"/>
    <w:rsid w:val="00111ED0"/>
    <w:rsid w:val="00117666"/>
    <w:rsid w:val="00120487"/>
    <w:rsid w:val="00120B5A"/>
    <w:rsid w:val="001223A7"/>
    <w:rsid w:val="00123348"/>
    <w:rsid w:val="00125A34"/>
    <w:rsid w:val="00130DB8"/>
    <w:rsid w:val="0013116A"/>
    <w:rsid w:val="00133435"/>
    <w:rsid w:val="00134256"/>
    <w:rsid w:val="001358F8"/>
    <w:rsid w:val="00141DFC"/>
    <w:rsid w:val="001444D0"/>
    <w:rsid w:val="00144BD2"/>
    <w:rsid w:val="00145911"/>
    <w:rsid w:val="00147395"/>
    <w:rsid w:val="00151C0A"/>
    <w:rsid w:val="00151F40"/>
    <w:rsid w:val="001535C8"/>
    <w:rsid w:val="001552C9"/>
    <w:rsid w:val="001559CB"/>
    <w:rsid w:val="00163026"/>
    <w:rsid w:val="001630B7"/>
    <w:rsid w:val="001645A3"/>
    <w:rsid w:val="00164D16"/>
    <w:rsid w:val="00171FE8"/>
    <w:rsid w:val="001738CB"/>
    <w:rsid w:val="00174B53"/>
    <w:rsid w:val="00176B3E"/>
    <w:rsid w:val="00177D84"/>
    <w:rsid w:val="00181346"/>
    <w:rsid w:val="001833D1"/>
    <w:rsid w:val="0018444C"/>
    <w:rsid w:val="00187EA7"/>
    <w:rsid w:val="00192704"/>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3241"/>
    <w:rsid w:val="002500BF"/>
    <w:rsid w:val="00250C99"/>
    <w:rsid w:val="00251AFE"/>
    <w:rsid w:val="00251F63"/>
    <w:rsid w:val="00252332"/>
    <w:rsid w:val="00252371"/>
    <w:rsid w:val="00261D69"/>
    <w:rsid w:val="00261E92"/>
    <w:rsid w:val="0026252E"/>
    <w:rsid w:val="002629A3"/>
    <w:rsid w:val="00263E62"/>
    <w:rsid w:val="00264882"/>
    <w:rsid w:val="00265660"/>
    <w:rsid w:val="002673CC"/>
    <w:rsid w:val="00267D18"/>
    <w:rsid w:val="0027083A"/>
    <w:rsid w:val="00270C49"/>
    <w:rsid w:val="002715A0"/>
    <w:rsid w:val="002767E5"/>
    <w:rsid w:val="00276F7D"/>
    <w:rsid w:val="00277EDD"/>
    <w:rsid w:val="00283096"/>
    <w:rsid w:val="0028502E"/>
    <w:rsid w:val="00285C9E"/>
    <w:rsid w:val="002868E2"/>
    <w:rsid w:val="002869C3"/>
    <w:rsid w:val="00292114"/>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5975"/>
    <w:rsid w:val="002C7377"/>
    <w:rsid w:val="002C74CA"/>
    <w:rsid w:val="002D4C21"/>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2918"/>
    <w:rsid w:val="003A3FC2"/>
    <w:rsid w:val="003B01E5"/>
    <w:rsid w:val="003B2A4E"/>
    <w:rsid w:val="003B4524"/>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2750"/>
    <w:rsid w:val="003F488D"/>
    <w:rsid w:val="003F7D39"/>
    <w:rsid w:val="00400A41"/>
    <w:rsid w:val="00401590"/>
    <w:rsid w:val="00402902"/>
    <w:rsid w:val="004077BF"/>
    <w:rsid w:val="00407B85"/>
    <w:rsid w:val="0041121E"/>
    <w:rsid w:val="004112BF"/>
    <w:rsid w:val="00413ECB"/>
    <w:rsid w:val="00415203"/>
    <w:rsid w:val="00416102"/>
    <w:rsid w:val="00416F8B"/>
    <w:rsid w:val="00417134"/>
    <w:rsid w:val="00420C1F"/>
    <w:rsid w:val="00425787"/>
    <w:rsid w:val="004270AA"/>
    <w:rsid w:val="004270D3"/>
    <w:rsid w:val="00427495"/>
    <w:rsid w:val="00427B70"/>
    <w:rsid w:val="00433937"/>
    <w:rsid w:val="00433D58"/>
    <w:rsid w:val="00433D6C"/>
    <w:rsid w:val="00434AD1"/>
    <w:rsid w:val="00434B54"/>
    <w:rsid w:val="00442DE9"/>
    <w:rsid w:val="0044450D"/>
    <w:rsid w:val="004454A0"/>
    <w:rsid w:val="00445525"/>
    <w:rsid w:val="00447BBA"/>
    <w:rsid w:val="00451725"/>
    <w:rsid w:val="00451A8B"/>
    <w:rsid w:val="00451E26"/>
    <w:rsid w:val="00454AEA"/>
    <w:rsid w:val="00454E13"/>
    <w:rsid w:val="00456C39"/>
    <w:rsid w:val="00456CBE"/>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748"/>
    <w:rsid w:val="00492334"/>
    <w:rsid w:val="00492644"/>
    <w:rsid w:val="00492CA9"/>
    <w:rsid w:val="00495408"/>
    <w:rsid w:val="004A02FD"/>
    <w:rsid w:val="004A0649"/>
    <w:rsid w:val="004A0D42"/>
    <w:rsid w:val="004A16B4"/>
    <w:rsid w:val="004A2B6D"/>
    <w:rsid w:val="004A53FC"/>
    <w:rsid w:val="004A6B35"/>
    <w:rsid w:val="004B198F"/>
    <w:rsid w:val="004B3786"/>
    <w:rsid w:val="004B495B"/>
    <w:rsid w:val="004C0C21"/>
    <w:rsid w:val="004C1BD7"/>
    <w:rsid w:val="004C20B7"/>
    <w:rsid w:val="004C3963"/>
    <w:rsid w:val="004D05C3"/>
    <w:rsid w:val="004D073C"/>
    <w:rsid w:val="004D0F48"/>
    <w:rsid w:val="004D3E33"/>
    <w:rsid w:val="004E0132"/>
    <w:rsid w:val="004E0786"/>
    <w:rsid w:val="004E1BA0"/>
    <w:rsid w:val="004E29C9"/>
    <w:rsid w:val="004E3005"/>
    <w:rsid w:val="004E421A"/>
    <w:rsid w:val="004E4E84"/>
    <w:rsid w:val="004E51BD"/>
    <w:rsid w:val="004F009A"/>
    <w:rsid w:val="004F206E"/>
    <w:rsid w:val="004F777F"/>
    <w:rsid w:val="004F796D"/>
    <w:rsid w:val="005023BF"/>
    <w:rsid w:val="0050303F"/>
    <w:rsid w:val="00503795"/>
    <w:rsid w:val="00503C11"/>
    <w:rsid w:val="0050765F"/>
    <w:rsid w:val="00507DBC"/>
    <w:rsid w:val="00512B15"/>
    <w:rsid w:val="00513CF6"/>
    <w:rsid w:val="005151BE"/>
    <w:rsid w:val="00522478"/>
    <w:rsid w:val="0052342D"/>
    <w:rsid w:val="005250F2"/>
    <w:rsid w:val="00525E94"/>
    <w:rsid w:val="00526FB4"/>
    <w:rsid w:val="00530C47"/>
    <w:rsid w:val="005331B9"/>
    <w:rsid w:val="00533FED"/>
    <w:rsid w:val="00534801"/>
    <w:rsid w:val="0053671E"/>
    <w:rsid w:val="00537061"/>
    <w:rsid w:val="00541624"/>
    <w:rsid w:val="005428AA"/>
    <w:rsid w:val="00547114"/>
    <w:rsid w:val="00550563"/>
    <w:rsid w:val="005529C6"/>
    <w:rsid w:val="005539B1"/>
    <w:rsid w:val="00555C1F"/>
    <w:rsid w:val="005568F5"/>
    <w:rsid w:val="00557404"/>
    <w:rsid w:val="00560134"/>
    <w:rsid w:val="00560FDD"/>
    <w:rsid w:val="00561681"/>
    <w:rsid w:val="00562A71"/>
    <w:rsid w:val="00562FEE"/>
    <w:rsid w:val="0056466A"/>
    <w:rsid w:val="00564DFE"/>
    <w:rsid w:val="00573A0B"/>
    <w:rsid w:val="00580ADB"/>
    <w:rsid w:val="005834D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C29B0"/>
    <w:rsid w:val="005C34A2"/>
    <w:rsid w:val="005C3963"/>
    <w:rsid w:val="005C5232"/>
    <w:rsid w:val="005D00C0"/>
    <w:rsid w:val="005D1840"/>
    <w:rsid w:val="005D1C91"/>
    <w:rsid w:val="005D35E4"/>
    <w:rsid w:val="005D69FE"/>
    <w:rsid w:val="005D7910"/>
    <w:rsid w:val="005E1F57"/>
    <w:rsid w:val="005E382D"/>
    <w:rsid w:val="005E3EE3"/>
    <w:rsid w:val="005E3F26"/>
    <w:rsid w:val="005E44FA"/>
    <w:rsid w:val="005F0603"/>
    <w:rsid w:val="005F0BA1"/>
    <w:rsid w:val="005F3700"/>
    <w:rsid w:val="005F5491"/>
    <w:rsid w:val="005F6C05"/>
    <w:rsid w:val="005F76F9"/>
    <w:rsid w:val="0061055B"/>
    <w:rsid w:val="00611015"/>
    <w:rsid w:val="00611873"/>
    <w:rsid w:val="006149B5"/>
    <w:rsid w:val="006151EA"/>
    <w:rsid w:val="0062154F"/>
    <w:rsid w:val="00622D90"/>
    <w:rsid w:val="00626153"/>
    <w:rsid w:val="00626B52"/>
    <w:rsid w:val="0063026B"/>
    <w:rsid w:val="00631A8C"/>
    <w:rsid w:val="006345BD"/>
    <w:rsid w:val="0064111E"/>
    <w:rsid w:val="00651CA2"/>
    <w:rsid w:val="00653D60"/>
    <w:rsid w:val="0065423A"/>
    <w:rsid w:val="00660D05"/>
    <w:rsid w:val="00662439"/>
    <w:rsid w:val="00666A83"/>
    <w:rsid w:val="00671D9A"/>
    <w:rsid w:val="0067307E"/>
    <w:rsid w:val="00673952"/>
    <w:rsid w:val="00674FBA"/>
    <w:rsid w:val="006811C1"/>
    <w:rsid w:val="00681D93"/>
    <w:rsid w:val="006834F2"/>
    <w:rsid w:val="00684303"/>
    <w:rsid w:val="00686B93"/>
    <w:rsid w:val="00686C9D"/>
    <w:rsid w:val="00690F89"/>
    <w:rsid w:val="0069383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F317A"/>
    <w:rsid w:val="007003AE"/>
    <w:rsid w:val="0070167C"/>
    <w:rsid w:val="0070477B"/>
    <w:rsid w:val="00713B39"/>
    <w:rsid w:val="00715183"/>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3B98"/>
    <w:rsid w:val="007B3F58"/>
    <w:rsid w:val="007B4A5C"/>
    <w:rsid w:val="007B4B4A"/>
    <w:rsid w:val="007B4F1D"/>
    <w:rsid w:val="007C079B"/>
    <w:rsid w:val="007C0E3F"/>
    <w:rsid w:val="007C182E"/>
    <w:rsid w:val="007C206C"/>
    <w:rsid w:val="007C254F"/>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32A2"/>
    <w:rsid w:val="00843904"/>
    <w:rsid w:val="0084639F"/>
    <w:rsid w:val="00850077"/>
    <w:rsid w:val="00850572"/>
    <w:rsid w:val="00850AA9"/>
    <w:rsid w:val="008536BA"/>
    <w:rsid w:val="0085658A"/>
    <w:rsid w:val="0086223A"/>
    <w:rsid w:val="008629A9"/>
    <w:rsid w:val="0086579B"/>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862"/>
    <w:rsid w:val="008E2ACB"/>
    <w:rsid w:val="008E2B54"/>
    <w:rsid w:val="008E4404"/>
    <w:rsid w:val="008E49A4"/>
    <w:rsid w:val="008E58C7"/>
    <w:rsid w:val="008E5905"/>
    <w:rsid w:val="008E5A9E"/>
    <w:rsid w:val="008E6099"/>
    <w:rsid w:val="008F00C0"/>
    <w:rsid w:val="008F1024"/>
    <w:rsid w:val="008F10EE"/>
    <w:rsid w:val="008F5021"/>
    <w:rsid w:val="008F57C2"/>
    <w:rsid w:val="00902313"/>
    <w:rsid w:val="00902A49"/>
    <w:rsid w:val="00906492"/>
    <w:rsid w:val="00907818"/>
    <w:rsid w:val="00910465"/>
    <w:rsid w:val="00911ACE"/>
    <w:rsid w:val="00916D86"/>
    <w:rsid w:val="00921E9C"/>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83D"/>
    <w:rsid w:val="00952C86"/>
    <w:rsid w:val="0095796C"/>
    <w:rsid w:val="00961945"/>
    <w:rsid w:val="00966839"/>
    <w:rsid w:val="009701BD"/>
    <w:rsid w:val="00970405"/>
    <w:rsid w:val="0097082A"/>
    <w:rsid w:val="00971B61"/>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FBA"/>
    <w:rsid w:val="009F1AD4"/>
    <w:rsid w:val="009F3069"/>
    <w:rsid w:val="009F3692"/>
    <w:rsid w:val="009F5D2A"/>
    <w:rsid w:val="00A039B7"/>
    <w:rsid w:val="00A073D0"/>
    <w:rsid w:val="00A23E33"/>
    <w:rsid w:val="00A27638"/>
    <w:rsid w:val="00A278F0"/>
    <w:rsid w:val="00A315DB"/>
    <w:rsid w:val="00A3318A"/>
    <w:rsid w:val="00A34352"/>
    <w:rsid w:val="00A3711A"/>
    <w:rsid w:val="00A3775C"/>
    <w:rsid w:val="00A37FD7"/>
    <w:rsid w:val="00A41CCC"/>
    <w:rsid w:val="00A43F1F"/>
    <w:rsid w:val="00A47589"/>
    <w:rsid w:val="00A50060"/>
    <w:rsid w:val="00A50D9D"/>
    <w:rsid w:val="00A53000"/>
    <w:rsid w:val="00A545C6"/>
    <w:rsid w:val="00A553A0"/>
    <w:rsid w:val="00A56852"/>
    <w:rsid w:val="00A5799B"/>
    <w:rsid w:val="00A609A7"/>
    <w:rsid w:val="00A65668"/>
    <w:rsid w:val="00A65BA5"/>
    <w:rsid w:val="00A668F6"/>
    <w:rsid w:val="00A711D7"/>
    <w:rsid w:val="00A73D61"/>
    <w:rsid w:val="00A75F87"/>
    <w:rsid w:val="00A778FD"/>
    <w:rsid w:val="00A8046B"/>
    <w:rsid w:val="00A81F16"/>
    <w:rsid w:val="00A83407"/>
    <w:rsid w:val="00A84585"/>
    <w:rsid w:val="00A849B0"/>
    <w:rsid w:val="00A9084C"/>
    <w:rsid w:val="00A915B8"/>
    <w:rsid w:val="00A94ECD"/>
    <w:rsid w:val="00A95639"/>
    <w:rsid w:val="00A95D8B"/>
    <w:rsid w:val="00A95DC3"/>
    <w:rsid w:val="00A971E3"/>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F94"/>
    <w:rsid w:val="00AE6FD9"/>
    <w:rsid w:val="00AF58FD"/>
    <w:rsid w:val="00AF627F"/>
    <w:rsid w:val="00B00012"/>
    <w:rsid w:val="00B01214"/>
    <w:rsid w:val="00B03172"/>
    <w:rsid w:val="00B06663"/>
    <w:rsid w:val="00B07448"/>
    <w:rsid w:val="00B101C8"/>
    <w:rsid w:val="00B116F8"/>
    <w:rsid w:val="00B11862"/>
    <w:rsid w:val="00B14394"/>
    <w:rsid w:val="00B15724"/>
    <w:rsid w:val="00B172AA"/>
    <w:rsid w:val="00B174A4"/>
    <w:rsid w:val="00B20A6D"/>
    <w:rsid w:val="00B214C1"/>
    <w:rsid w:val="00B24951"/>
    <w:rsid w:val="00B25452"/>
    <w:rsid w:val="00B31926"/>
    <w:rsid w:val="00B32889"/>
    <w:rsid w:val="00B40FC7"/>
    <w:rsid w:val="00B45B43"/>
    <w:rsid w:val="00B47138"/>
    <w:rsid w:val="00B52D21"/>
    <w:rsid w:val="00B5460E"/>
    <w:rsid w:val="00B54621"/>
    <w:rsid w:val="00B57862"/>
    <w:rsid w:val="00B632D9"/>
    <w:rsid w:val="00B64791"/>
    <w:rsid w:val="00B657B8"/>
    <w:rsid w:val="00B70CBC"/>
    <w:rsid w:val="00B70EA9"/>
    <w:rsid w:val="00B718BD"/>
    <w:rsid w:val="00B7331C"/>
    <w:rsid w:val="00B73F4D"/>
    <w:rsid w:val="00B75218"/>
    <w:rsid w:val="00B76610"/>
    <w:rsid w:val="00B76869"/>
    <w:rsid w:val="00B80025"/>
    <w:rsid w:val="00B803E4"/>
    <w:rsid w:val="00B811DE"/>
    <w:rsid w:val="00B81A43"/>
    <w:rsid w:val="00B84920"/>
    <w:rsid w:val="00B84CB4"/>
    <w:rsid w:val="00B8556A"/>
    <w:rsid w:val="00B86128"/>
    <w:rsid w:val="00B87E30"/>
    <w:rsid w:val="00B9562A"/>
    <w:rsid w:val="00BA1850"/>
    <w:rsid w:val="00BA2257"/>
    <w:rsid w:val="00BA43A7"/>
    <w:rsid w:val="00BB4FD8"/>
    <w:rsid w:val="00BB5390"/>
    <w:rsid w:val="00BB7C92"/>
    <w:rsid w:val="00BC037C"/>
    <w:rsid w:val="00BC2FBE"/>
    <w:rsid w:val="00BC3E4F"/>
    <w:rsid w:val="00BC51BE"/>
    <w:rsid w:val="00BC57DC"/>
    <w:rsid w:val="00BD6A41"/>
    <w:rsid w:val="00BE2867"/>
    <w:rsid w:val="00BE2D1B"/>
    <w:rsid w:val="00BE6CC5"/>
    <w:rsid w:val="00BE71EF"/>
    <w:rsid w:val="00BE7803"/>
    <w:rsid w:val="00BF3F0D"/>
    <w:rsid w:val="00BF57B9"/>
    <w:rsid w:val="00BF59B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480A"/>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6A71"/>
    <w:rsid w:val="00C87184"/>
    <w:rsid w:val="00C87CA6"/>
    <w:rsid w:val="00C914D4"/>
    <w:rsid w:val="00C91509"/>
    <w:rsid w:val="00C930F6"/>
    <w:rsid w:val="00C948FD"/>
    <w:rsid w:val="00C95480"/>
    <w:rsid w:val="00CA069D"/>
    <w:rsid w:val="00CA4C23"/>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403C"/>
    <w:rsid w:val="00D140ED"/>
    <w:rsid w:val="00D165A4"/>
    <w:rsid w:val="00D2065E"/>
    <w:rsid w:val="00D207F0"/>
    <w:rsid w:val="00D261E4"/>
    <w:rsid w:val="00D26260"/>
    <w:rsid w:val="00D27FA5"/>
    <w:rsid w:val="00D313D3"/>
    <w:rsid w:val="00D31722"/>
    <w:rsid w:val="00D32FB0"/>
    <w:rsid w:val="00D33D2B"/>
    <w:rsid w:val="00D353A6"/>
    <w:rsid w:val="00D375FF"/>
    <w:rsid w:val="00D4024E"/>
    <w:rsid w:val="00D537FA"/>
    <w:rsid w:val="00D54E84"/>
    <w:rsid w:val="00D567A1"/>
    <w:rsid w:val="00D5765C"/>
    <w:rsid w:val="00D60EF7"/>
    <w:rsid w:val="00D61475"/>
    <w:rsid w:val="00D62467"/>
    <w:rsid w:val="00D6630B"/>
    <w:rsid w:val="00D70C68"/>
    <w:rsid w:val="00D721C9"/>
    <w:rsid w:val="00D74104"/>
    <w:rsid w:val="00D765ED"/>
    <w:rsid w:val="00D76E1D"/>
    <w:rsid w:val="00D80C2A"/>
    <w:rsid w:val="00D80D99"/>
    <w:rsid w:val="00D820F1"/>
    <w:rsid w:val="00D82CD8"/>
    <w:rsid w:val="00D84FAF"/>
    <w:rsid w:val="00D90BED"/>
    <w:rsid w:val="00D91CEB"/>
    <w:rsid w:val="00D9503C"/>
    <w:rsid w:val="00D961A8"/>
    <w:rsid w:val="00D96D62"/>
    <w:rsid w:val="00D9762E"/>
    <w:rsid w:val="00D97636"/>
    <w:rsid w:val="00D979F4"/>
    <w:rsid w:val="00DA1DA4"/>
    <w:rsid w:val="00DA5CEF"/>
    <w:rsid w:val="00DA6A9E"/>
    <w:rsid w:val="00DB261C"/>
    <w:rsid w:val="00DB4837"/>
    <w:rsid w:val="00DB6C38"/>
    <w:rsid w:val="00DB75DD"/>
    <w:rsid w:val="00DB764F"/>
    <w:rsid w:val="00DC26E8"/>
    <w:rsid w:val="00DC289B"/>
    <w:rsid w:val="00DC367D"/>
    <w:rsid w:val="00DC62FA"/>
    <w:rsid w:val="00DC74A9"/>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94E"/>
    <w:rsid w:val="00E11C9F"/>
    <w:rsid w:val="00E136D3"/>
    <w:rsid w:val="00E13FA7"/>
    <w:rsid w:val="00E14ED5"/>
    <w:rsid w:val="00E1574B"/>
    <w:rsid w:val="00E20832"/>
    <w:rsid w:val="00E217FE"/>
    <w:rsid w:val="00E21867"/>
    <w:rsid w:val="00E24149"/>
    <w:rsid w:val="00E32A12"/>
    <w:rsid w:val="00E360CC"/>
    <w:rsid w:val="00E37F3C"/>
    <w:rsid w:val="00E40542"/>
    <w:rsid w:val="00E42655"/>
    <w:rsid w:val="00E44EBD"/>
    <w:rsid w:val="00E466C4"/>
    <w:rsid w:val="00E46D91"/>
    <w:rsid w:val="00E527FE"/>
    <w:rsid w:val="00E54017"/>
    <w:rsid w:val="00E54B77"/>
    <w:rsid w:val="00E55C21"/>
    <w:rsid w:val="00E6480F"/>
    <w:rsid w:val="00E64E17"/>
    <w:rsid w:val="00E66754"/>
    <w:rsid w:val="00E66B85"/>
    <w:rsid w:val="00E7115D"/>
    <w:rsid w:val="00E733E9"/>
    <w:rsid w:val="00E734EE"/>
    <w:rsid w:val="00E73C18"/>
    <w:rsid w:val="00E7662E"/>
    <w:rsid w:val="00E76C2C"/>
    <w:rsid w:val="00E83B9F"/>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56DD"/>
    <w:rsid w:val="00EC2FA8"/>
    <w:rsid w:val="00EC402D"/>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5E88"/>
    <w:rsid w:val="00F0685F"/>
    <w:rsid w:val="00F20A61"/>
    <w:rsid w:val="00F20B9C"/>
    <w:rsid w:val="00F24D9E"/>
    <w:rsid w:val="00F25B55"/>
    <w:rsid w:val="00F305C6"/>
    <w:rsid w:val="00F3103A"/>
    <w:rsid w:val="00F46494"/>
    <w:rsid w:val="00F47736"/>
    <w:rsid w:val="00F558AB"/>
    <w:rsid w:val="00F55D63"/>
    <w:rsid w:val="00F61D89"/>
    <w:rsid w:val="00F673CD"/>
    <w:rsid w:val="00F70975"/>
    <w:rsid w:val="00F75C38"/>
    <w:rsid w:val="00F76819"/>
    <w:rsid w:val="00F81D6E"/>
    <w:rsid w:val="00F82FFA"/>
    <w:rsid w:val="00F84351"/>
    <w:rsid w:val="00F86ABB"/>
    <w:rsid w:val="00F97DE6"/>
    <w:rsid w:val="00F97F79"/>
    <w:rsid w:val="00FA778F"/>
    <w:rsid w:val="00FB0CE2"/>
    <w:rsid w:val="00FB2AB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43D5"/>
    <w:rsid w:val="00FE5526"/>
    <w:rsid w:val="00FE58AB"/>
    <w:rsid w:val="00FE63B2"/>
    <w:rsid w:val="00FE701C"/>
    <w:rsid w:val="00FE7A6D"/>
    <w:rsid w:val="00FF26D4"/>
    <w:rsid w:val="00FF3082"/>
    <w:rsid w:val="00FF4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8BBA095-CD0F-4A61-9238-5B6DB9D81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11675</TotalTime>
  <Pages>16</Pages>
  <Words>42381</Words>
  <Characters>241577</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926</cp:revision>
  <cp:lastPrinted>2018-04-12T18:07:00Z</cp:lastPrinted>
  <dcterms:created xsi:type="dcterms:W3CDTF">2018-02-19T18:16:00Z</dcterms:created>
  <dcterms:modified xsi:type="dcterms:W3CDTF">2018-04-1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